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787"/>
      </w:tblGrid>
      <w:tr w:rsidR="00437BF4" w:rsidRPr="00C1467C" w14:paraId="1242534C" w14:textId="77777777" w:rsidTr="00C4667A">
        <w:tc>
          <w:tcPr>
            <w:tcW w:w="8788" w:type="dxa"/>
            <w:shd w:val="clear" w:color="auto" w:fill="D9D9D9" w:themeFill="background1" w:themeFillShade="D9"/>
          </w:tcPr>
          <w:p w14:paraId="77B91407" w14:textId="308799A0" w:rsidR="00437BF4" w:rsidRPr="00AA6EB7" w:rsidRDefault="000502F5" w:rsidP="00AA6EB7">
            <w:pPr>
              <w:jc w:val="center"/>
              <w:rPr>
                <w:rFonts w:eastAsia="Times New Roman" w:cs="Times New Roman"/>
                <w:b/>
                <w:lang w:val="en-GB" w:eastAsia="nl-BE"/>
              </w:rPr>
            </w:pPr>
            <w:r w:rsidRPr="00AA6EB7">
              <w:rPr>
                <w:rFonts w:cs="Calibri"/>
                <w:b/>
                <w:lang w:val="en-US"/>
              </w:rPr>
              <w:t>APPLICATION POSTDOCTORAL FELLOWSHIP (j</w:t>
            </w:r>
            <w:r w:rsidR="004C5281" w:rsidRPr="00AA6EB7">
              <w:rPr>
                <w:rFonts w:cs="Calibri"/>
                <w:b/>
                <w:lang w:val="en-US"/>
              </w:rPr>
              <w:t>unio</w:t>
            </w:r>
            <w:r w:rsidRPr="00AA6EB7">
              <w:rPr>
                <w:rFonts w:cs="Calibri"/>
                <w:b/>
                <w:lang w:val="en-US"/>
              </w:rPr>
              <w:t>r/s</w:t>
            </w:r>
            <w:r w:rsidR="004C5281" w:rsidRPr="00AA6EB7">
              <w:rPr>
                <w:rFonts w:cs="Calibri"/>
                <w:b/>
                <w:lang w:val="en-US"/>
              </w:rPr>
              <w:t>enior</w:t>
            </w:r>
            <w:r w:rsidRPr="00AA6EB7">
              <w:rPr>
                <w:rFonts w:cs="Calibri"/>
                <w:b/>
                <w:lang w:val="en-US"/>
              </w:rPr>
              <w:t>)</w:t>
            </w:r>
            <w:r w:rsidRPr="00AA6EB7">
              <w:rPr>
                <w:rFonts w:cs="Calibri"/>
                <w:b/>
                <w:lang w:val="en-US"/>
              </w:rPr>
              <w:br/>
            </w:r>
            <w:r w:rsidR="00437BF4" w:rsidRPr="00AA6EB7">
              <w:rPr>
                <w:rFonts w:cs="Calibri"/>
                <w:b/>
                <w:lang w:val="en-US"/>
              </w:rPr>
              <w:t>PROJECT OUTLINE</w:t>
            </w:r>
            <w:r w:rsidR="00C4667A" w:rsidRPr="00AA6EB7">
              <w:rPr>
                <w:rFonts w:cs="Calibri"/>
                <w:b/>
                <w:lang w:val="en-US"/>
              </w:rPr>
              <w:t xml:space="preserve"> (MAX. 10 pages)</w:t>
            </w:r>
          </w:p>
        </w:tc>
      </w:tr>
    </w:tbl>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AF1D1EA" w:rsidR="00ED1743" w:rsidRPr="009961B2" w:rsidRDefault="0028080C" w:rsidP="009961B2">
      <w:pPr>
        <w:tabs>
          <w:tab w:val="left" w:pos="1635"/>
        </w:tabs>
        <w:spacing w:after="0" w:line="240" w:lineRule="auto"/>
        <w:rPr>
          <w:rFonts w:eastAsia="Times New Roman" w:cs="Times New Roman"/>
          <w:b/>
          <w:lang w:val="en-US" w:eastAsia="nl-BE"/>
        </w:rPr>
      </w:pPr>
      <w:r>
        <w:rPr>
          <w:rFonts w:eastAsia="Times New Roman" w:cs="Times New Roman"/>
          <w:b/>
          <w:lang w:val="en-US" w:eastAsia="nl-BE"/>
        </w:rPr>
        <w:tab/>
      </w:r>
    </w:p>
    <w:p w14:paraId="2D8BAE05" w14:textId="77777777"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r w:rsidRPr="00AA6EB7" w:rsidDel="00417B14">
        <w:rPr>
          <w:rFonts w:eastAsia="Times New Roman" w:cs="Times New Roman"/>
          <w:szCs w:val="22"/>
          <w:lang w:val="en-GB" w:eastAsia="nl-BE"/>
        </w:rPr>
        <w:t xml:space="preserve"> </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EndPr/>
      <w:sdtContent>
        <w:p w14:paraId="62D8CB8D" w14:textId="076CEF77"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 dispersal</w:t>
          </w:r>
          <w:r w:rsidRPr="00A57827">
            <w:rPr>
              <w:lang w:val="en-US"/>
            </w:rPr>
            <w:t>, and biotic interactions</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are temperature and humidity. At local scales, microsite conditions such as light and substrate physicochemical quality play an important role</w:t>
          </w:r>
          <w:r w:rsidR="00C1467C">
            <w:rPr>
              <w:lang w:val="en-US"/>
            </w:rPr>
            <w:t xml:space="preserve"> as well</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Nathan","given":"Ran","non-dropping-particle":"","parse-names":false,"suffix":""},{"dropping-particle":"","family":"Muller-landau","given":"Helene C","non-dropping-particle":"","parse-names":false,"suffix":""}],"id":"ITEM-1","issue":"7","issued":{"date-parts":[["2000"]]},"page":"278-285","title":"Spatial patterns of seed dispersal , their determinants and consequences for recruitment","type":"article-journal","volume":"15"},"uris":["http://www.mendeley.com/documents/?uuid=8a0f3795-d128-4592-8ac9-06da1e02c168"]}],"mendeley":{"formattedCitation":"(Nathan &amp; Muller-landau, 2000)","plainTextFormattedCitation":"(Nathan &amp; Muller-landau, 2000)","previouslyFormattedCitation":"(Nathan &amp; Muller-landau, 2000)"},"properties":{"noteIndex":0},"schema":"https://github.com/citation-style-language/schema/raw/master/csl-citation.json"}</w:instrText>
          </w:r>
          <w:r w:rsidR="001B37BB">
            <w:rPr>
              <w:lang w:val="en-US"/>
            </w:rPr>
            <w:fldChar w:fldCharType="separate"/>
          </w:r>
          <w:r w:rsidR="001B37BB" w:rsidRPr="001B37BB">
            <w:rPr>
              <w:noProof/>
              <w:lang w:val="en-US"/>
            </w:rPr>
            <w:t>(Nathan &amp; Muller-landau, 2000)</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ill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id":"ITEM-2","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2","issue":"May","issued":{"date-parts":[["2009"]]},"page":"3037-3045","title":"The sixth mass coextinction : are most endangered species parasites and mutualists ?","type":"article-journal"},"uris":["http://www.mendeley.com/documents/?uuid=8c099b94-c6a8-4870-9622-77c84faeec4d"]},{"id":"ITEM-3","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3","issued":{"date-parts":[["2014"]]},"page":"1265-1273","title":"Mutualist-mediated effects on species ’ range limits across large geographic scales","type":"article-journal"},"uris":["http://www.mendeley.com/documents/?uuid=4f195e0f-06db-4445-9d0f-8bc725bc3590"]}],"mendeley":{"formattedCitation":"(Krebs, 1972; Dunn &lt;i&gt;et al.&lt;/i&gt;, 2009; Afkhami &lt;i&gt;et al.&lt;/i&gt;, 2014)","plainTextFormattedCitation":"(Krebs, 1972; Dunn et al., 2009; Afkhami et al., 2014)","previouslyFormattedCitation":"(Krebs, 1972; Dunn &lt;i&gt;et al.&lt;/i&gt;, 2009; Afkhami &lt;i&gt;et al.&lt;/i&gt;, 2014)"},"properties":{"noteIndex":0},"schema":"https://github.com/citation-style-language/schema/raw/master/csl-citation.json"}</w:instrText>
          </w:r>
          <w:r w:rsidR="001B37BB">
            <w:rPr>
              <w:lang w:val="en-US"/>
            </w:rPr>
            <w:fldChar w:fldCharType="separate"/>
          </w:r>
          <w:r w:rsidR="001B37BB" w:rsidRPr="001B37BB">
            <w:rPr>
              <w:noProof/>
              <w:lang w:val="en-US"/>
            </w:rPr>
            <w:t xml:space="preserve">(Krebs, 1972; 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lang w:val="en-US"/>
            </w:rPr>
            <w:fldChar w:fldCharType="end"/>
          </w:r>
          <w:r w:rsidR="00401DFE" w:rsidRPr="00A57827">
            <w:rPr>
              <w:lang w:val="en-US"/>
            </w:rPr>
            <w:t>.</w:t>
          </w:r>
        </w:p>
        <w:p w14:paraId="09A46701" w14:textId="77777777" w:rsidR="00814DEE" w:rsidRDefault="002E3BEC" w:rsidP="001B37BB">
          <w:pPr>
            <w:widowControl w:val="0"/>
            <w:spacing w:after="0" w:line="240" w:lineRule="auto"/>
            <w:jc w:val="both"/>
            <w:rPr>
              <w:lang w:val="en-US"/>
            </w:rPr>
          </w:pPr>
          <w:r w:rsidRPr="001B37BB">
            <w:rPr>
              <w:lang w:val="en-US"/>
            </w:rPr>
            <w:tab/>
          </w:r>
        </w:p>
        <w:p w14:paraId="0558E4F8" w14:textId="23DC8334" w:rsidR="00A57827" w:rsidRDefault="002E3BEC" w:rsidP="00207B43">
          <w:pPr>
            <w:widowControl w:val="0"/>
            <w:spacing w:after="0" w:line="240" w:lineRule="auto"/>
            <w:ind w:firstLine="708"/>
            <w:jc w:val="both"/>
            <w:rPr>
              <w:ins w:id="0" w:author="agustina ventre" w:date="2018-11-29T12:20:00Z"/>
              <w:lang w:val="en-US"/>
            </w:rPr>
          </w:pPr>
          <w:r w:rsidRPr="001B37BB">
            <w:rPr>
              <w:lang w:val="en-US"/>
            </w:rPr>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obligate inter-specific interactions, such as symb</w:t>
          </w:r>
          <w:r w:rsidR="007B5ADC" w:rsidRPr="001B37BB">
            <w:rPr>
              <w:lang w:val="en-US"/>
            </w:rPr>
            <w:t xml:space="preserve">ioses, are far less </w:t>
          </w:r>
          <w:r w:rsidR="007B5ADC" w:rsidRPr="007D06AF">
            <w:rPr>
              <w:lang w:val="en-US"/>
            </w:rPr>
            <w:t>understood</w:t>
          </w:r>
          <w:r w:rsidR="001B37BB">
            <w:rPr>
              <w:lang w:val="en-US"/>
            </w:rPr>
            <w:t xml:space="preserve"> </w:t>
          </w:r>
          <w:r w:rsidR="001B37BB">
            <w:rPr>
              <w:vertAlign w:val="superscript"/>
              <w:lang w:val="en-US"/>
            </w:rPr>
            <w:fldChar w:fldCharType="begin" w:fldLock="1"/>
          </w:r>
          <w:r w:rsidR="00A70E8D">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1","issue":"May","issued":{"date-parts":[["2009"]]},"page":"3037-3045","title":"The sixth mass coextinction : are most endangered species parasites and mutualists ?","type":"article-journal"},"uris":["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mendeley":{"formattedCitation":"(Dunn &lt;i&gt;et al.&lt;/i&gt;, 2009; Afkhami &lt;i&gt;et al.&lt;/i&gt;, 2014)","plainTextFormattedCitation":"(Dunn et al., 2009; Afkhami et al., 2014)","previouslyFormattedCitation":"(Dunn &lt;i&gt;et al.&lt;/i&gt;, 2009; Afkhami &lt;i&gt;et al.&lt;/i&gt;, 2014)"},"properties":{"noteIndex":0},"schema":"https://github.com/citation-style-language/schema/raw/master/csl-citation.json"}</w:instrText>
          </w:r>
          <w:r w:rsidR="001B37BB">
            <w:rPr>
              <w:vertAlign w:val="superscript"/>
              <w:lang w:val="en-US"/>
            </w:rPr>
            <w:fldChar w:fldCharType="separate"/>
          </w:r>
          <w:r w:rsidR="001B37BB" w:rsidRPr="001B37BB">
            <w:rPr>
              <w:noProof/>
              <w:lang w:val="en-US"/>
            </w:rPr>
            <w:t xml:space="preserve">(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t xml:space="preserve"> </w:t>
          </w:r>
          <w:r w:rsidR="00A70E8D">
            <w:rPr>
              <w:vertAlign w:val="superscript"/>
              <w:lang w:val="en-US"/>
            </w:rPr>
            <w:fldChar w:fldCharType="begin" w:fldLock="1"/>
          </w:r>
          <w:r w:rsidR="00A70E8D">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mendeley":{"formattedCitation":"(Slatyer &lt;i&gt;et al.&lt;/i&gt;, 2013)","plainTextFormattedCitation":"(Slatyer et al., 2013)","previouslyFormattedCitation":"(Slatyer &lt;i&gt;et al.&lt;/i&gt;, 2013)"},"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Slatyer </w:t>
          </w:r>
          <w:r w:rsidR="00A70E8D" w:rsidRPr="00A70E8D">
            <w:rPr>
              <w:i/>
              <w:noProof/>
              <w:lang w:val="en-US"/>
            </w:rPr>
            <w:t>et al.</w:t>
          </w:r>
          <w:r w:rsidR="00A70E8D" w:rsidRPr="00A70E8D">
            <w:rPr>
              <w:noProof/>
              <w:lang w:val="en-US"/>
            </w:rPr>
            <w:t>, 2013)</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A70E8D" w:rsidRPr="00A70E8D">
            <w:rPr>
              <w:lang w:val="en-US"/>
            </w:rPr>
            <w:t xml:space="preserve"> </w:t>
          </w:r>
          <w:r w:rsidR="00A70E8D">
            <w:rPr>
              <w:vertAlign w:val="superscript"/>
              <w:lang w:val="en-US"/>
            </w:rPr>
            <w:fldChar w:fldCharType="begin" w:fldLock="1"/>
          </w:r>
          <w:r w:rsidR="0032720C">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Batstone </w:t>
          </w:r>
          <w:r w:rsidR="00A70E8D" w:rsidRPr="00A70E8D">
            <w:rPr>
              <w:i/>
              <w:noProof/>
              <w:lang w:val="en-US"/>
            </w:rPr>
            <w:t>et al.</w:t>
          </w:r>
          <w:r w:rsidR="00A70E8D" w:rsidRPr="00A70E8D">
            <w:rPr>
              <w:noProof/>
              <w:lang w:val="en-US"/>
            </w:rPr>
            <w:t>, 2018)</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commentRangeStart w:id="1"/>
          <w:r w:rsidR="00C1467C">
            <w:rPr>
              <w:lang w:val="en-US"/>
            </w:rPr>
            <w:t>type of</w:t>
          </w:r>
          <w:r w:rsidR="00A174EF" w:rsidRPr="007D06AF">
            <w:rPr>
              <w:lang w:val="en-US"/>
            </w:rPr>
            <w:t xml:space="preserve"> partner </w:t>
          </w:r>
          <w:r w:rsidR="00A174EF" w:rsidRPr="001B37BB">
            <w:rPr>
              <w:lang w:val="en-US"/>
            </w:rPr>
            <w:t>at the same time</w:t>
          </w:r>
          <w:commentRangeEnd w:id="1"/>
          <w:r w:rsidR="00C1467C">
            <w:rPr>
              <w:rStyle w:val="Refdecomentario"/>
            </w:rPr>
            <w:commentReference w:id="1"/>
          </w:r>
          <w:ins w:id="2" w:author="agustina ventre" w:date="2018-11-29T11:41:00Z">
            <w:r w:rsidR="007D06AF">
              <w:rPr>
                <w:lang w:val="en-US"/>
              </w:rPr>
              <w:t xml:space="preserve">, such as </w:t>
            </w:r>
          </w:ins>
          <w:ins w:id="3" w:author="agustina ventre" w:date="2018-11-29T11:42:00Z">
            <w:r w:rsidR="007D06AF">
              <w:rPr>
                <w:lang w:val="en-US"/>
              </w:rPr>
              <w:t xml:space="preserve">mycorrhiza, pollinators, </w:t>
            </w:r>
          </w:ins>
          <w:ins w:id="4" w:author="agustina ventre" w:date="2018-11-29T11:50:00Z">
            <w:r w:rsidR="00207B43">
              <w:rPr>
                <w:lang w:val="en-US"/>
              </w:rPr>
              <w:t xml:space="preserve">or </w:t>
            </w:r>
          </w:ins>
          <w:ins w:id="5" w:author="agustina ventre" w:date="2018-11-29T11:42:00Z">
            <w:r w:rsidR="007D06AF">
              <w:rPr>
                <w:lang w:val="en-US"/>
              </w:rPr>
              <w:t>dispersal agents</w:t>
            </w:r>
          </w:ins>
          <w:r w:rsidR="00A174EF" w:rsidRPr="001B37BB">
            <w:rPr>
              <w:lang w:val="en-US"/>
            </w:rPr>
            <w:t>, which adds complexity to the determinants of species distribution</w:t>
          </w:r>
          <w:r w:rsidR="00207B43" w:rsidRPr="00A57827">
            <w:rPr>
              <w:lang w:val="en-US"/>
            </w:rPr>
            <w:t>.</w:t>
          </w:r>
        </w:p>
        <w:p w14:paraId="0266A206" w14:textId="200CCC6B" w:rsidR="00207B43" w:rsidRDefault="00207B43" w:rsidP="00207B43">
          <w:pPr>
            <w:widowControl w:val="0"/>
            <w:spacing w:after="0" w:line="240" w:lineRule="auto"/>
            <w:ind w:firstLine="708"/>
            <w:jc w:val="both"/>
            <w:rPr>
              <w:ins w:id="6" w:author="agustina ventre" w:date="2018-11-29T11:50:00Z"/>
              <w:shd w:val="clear" w:color="auto" w:fill="FFFFFF"/>
              <w:lang w:val="en-US"/>
            </w:rPr>
          </w:pPr>
        </w:p>
        <w:p w14:paraId="1FD2F239" w14:textId="0234EC22" w:rsidR="00B42DD9" w:rsidRPr="0032720C" w:rsidRDefault="00FF29B2" w:rsidP="00207B43">
          <w:pPr>
            <w:widowControl w:val="0"/>
            <w:spacing w:after="0" w:line="240" w:lineRule="auto"/>
            <w:ind w:firstLine="708"/>
            <w:jc w:val="both"/>
            <w:rPr>
              <w:shd w:val="clear" w:color="auto" w:fill="FFFFFF"/>
              <w:lang w:val="en-US"/>
            </w:rPr>
          </w:pPr>
          <w:ins w:id="7" w:author="agustina ventre" w:date="2018-11-29T11:47:00Z">
            <w:r w:rsidRPr="00207B43">
              <w:rPr>
                <w:shd w:val="clear" w:color="auto" w:fill="FFFFFF"/>
                <w:lang w:val="en-US"/>
                <w:rPrChange w:id="8" w:author="agustina ventre" w:date="2018-11-29T11:51:00Z">
                  <w:rPr>
                    <w:highlight w:val="yellow"/>
                    <w:shd w:val="clear" w:color="auto" w:fill="FFFFFF"/>
                    <w:lang w:val="en-US"/>
                  </w:rPr>
                </w:rPrChange>
              </w:rPr>
              <w:t>S</w:t>
            </w:r>
          </w:ins>
          <w:ins w:id="9" w:author="agustina ventre" w:date="2018-11-29T11:44:00Z">
            <w:r w:rsidRPr="00207B43">
              <w:rPr>
                <w:shd w:val="clear" w:color="auto" w:fill="FFFFFF"/>
                <w:lang w:val="en-US"/>
                <w:rPrChange w:id="10" w:author="agustina ventre" w:date="2018-11-29T11:51:00Z">
                  <w:rPr>
                    <w:highlight w:val="yellow"/>
                    <w:shd w:val="clear" w:color="auto" w:fill="FFFFFF"/>
                    <w:lang w:val="en-US"/>
                  </w:rPr>
                </w:rPrChange>
              </w:rPr>
              <w:t>tudies</w:t>
            </w:r>
            <w:r w:rsidR="007D06AF" w:rsidRPr="00207B43">
              <w:rPr>
                <w:shd w:val="clear" w:color="auto" w:fill="FFFFFF"/>
                <w:lang w:val="en-US"/>
                <w:rPrChange w:id="11" w:author="agustina ventre" w:date="2018-11-29T11:51:00Z">
                  <w:rPr>
                    <w:highlight w:val="yellow"/>
                    <w:shd w:val="clear" w:color="auto" w:fill="FFFFFF"/>
                    <w:lang w:val="en-US"/>
                  </w:rPr>
                </w:rPrChange>
              </w:rPr>
              <w:t xml:space="preserve"> </w:t>
            </w:r>
          </w:ins>
          <w:ins w:id="12" w:author="agustina ventre" w:date="2018-11-29T11:48:00Z">
            <w:r w:rsidRPr="00207B43">
              <w:rPr>
                <w:shd w:val="clear" w:color="auto" w:fill="FFFFFF"/>
                <w:lang w:val="en-US"/>
                <w:rPrChange w:id="13" w:author="agustina ventre" w:date="2018-11-29T11:51:00Z">
                  <w:rPr>
                    <w:highlight w:val="yellow"/>
                    <w:shd w:val="clear" w:color="auto" w:fill="FFFFFF"/>
                    <w:lang w:val="en-US"/>
                  </w:rPr>
                </w:rPrChange>
              </w:rPr>
              <w:t>addressing</w:t>
            </w:r>
          </w:ins>
          <w:ins w:id="14" w:author="agustina ventre" w:date="2018-11-29T11:44:00Z">
            <w:r w:rsidR="007D06AF" w:rsidRPr="00207B43">
              <w:rPr>
                <w:shd w:val="clear" w:color="auto" w:fill="FFFFFF"/>
                <w:lang w:val="en-US"/>
                <w:rPrChange w:id="15" w:author="agustina ventre" w:date="2018-11-29T11:51:00Z">
                  <w:rPr>
                    <w:highlight w:val="yellow"/>
                    <w:shd w:val="clear" w:color="auto" w:fill="FFFFFF"/>
                    <w:lang w:val="en-US"/>
                  </w:rPr>
                </w:rPrChange>
              </w:rPr>
              <w:t xml:space="preserve"> the determinants of s</w:t>
            </w:r>
            <w:r w:rsidR="00207B43" w:rsidRPr="00207B43">
              <w:rPr>
                <w:shd w:val="clear" w:color="auto" w:fill="FFFFFF"/>
                <w:lang w:val="en-US"/>
                <w:rPrChange w:id="16" w:author="agustina ventre" w:date="2018-11-29T11:51:00Z">
                  <w:rPr>
                    <w:highlight w:val="yellow"/>
                    <w:shd w:val="clear" w:color="auto" w:fill="FFFFFF"/>
                    <w:lang w:val="en-US"/>
                  </w:rPr>
                </w:rPrChange>
              </w:rPr>
              <w:t>pecies distribution</w:t>
            </w:r>
            <w:r w:rsidR="007D06AF" w:rsidRPr="00207B43">
              <w:rPr>
                <w:shd w:val="clear" w:color="auto" w:fill="FFFFFF"/>
                <w:lang w:val="en-US"/>
                <w:rPrChange w:id="17" w:author="agustina ventre" w:date="2018-11-29T11:51:00Z">
                  <w:rPr>
                    <w:highlight w:val="yellow"/>
                    <w:shd w:val="clear" w:color="auto" w:fill="FFFFFF"/>
                    <w:lang w:val="en-US"/>
                  </w:rPr>
                </w:rPrChange>
              </w:rPr>
              <w:t xml:space="preserve"> </w:t>
            </w:r>
          </w:ins>
          <w:ins w:id="18" w:author="agustina ventre" w:date="2018-11-29T11:48:00Z">
            <w:r w:rsidRPr="00207B43">
              <w:rPr>
                <w:shd w:val="clear" w:color="auto" w:fill="FFFFFF"/>
                <w:lang w:val="en-US"/>
                <w:rPrChange w:id="19" w:author="agustina ventre" w:date="2018-11-29T11:51:00Z">
                  <w:rPr>
                    <w:highlight w:val="yellow"/>
                    <w:shd w:val="clear" w:color="auto" w:fill="FFFFFF"/>
                    <w:lang w:val="en-US"/>
                  </w:rPr>
                </w:rPrChange>
              </w:rPr>
              <w:t xml:space="preserve">are </w:t>
            </w:r>
          </w:ins>
          <w:ins w:id="20" w:author="agustina ventre" w:date="2018-11-29T11:44:00Z">
            <w:r w:rsidR="007D06AF" w:rsidRPr="00207B43">
              <w:rPr>
                <w:shd w:val="clear" w:color="auto" w:fill="FFFFFF"/>
                <w:lang w:val="en-US"/>
                <w:rPrChange w:id="21" w:author="agustina ventre" w:date="2018-11-29T11:51:00Z">
                  <w:rPr>
                    <w:highlight w:val="yellow"/>
                    <w:shd w:val="clear" w:color="auto" w:fill="FFFFFF"/>
                    <w:lang w:val="en-US"/>
                  </w:rPr>
                </w:rPrChange>
              </w:rPr>
              <w:t>often focused on</w:t>
            </w:r>
          </w:ins>
          <w:ins w:id="22" w:author="agustina ventre" w:date="2018-11-29T11:45:00Z">
            <w:r w:rsidR="007D06AF" w:rsidRPr="00207B43">
              <w:rPr>
                <w:shd w:val="clear" w:color="auto" w:fill="FFFFFF"/>
                <w:lang w:val="en-US"/>
                <w:rPrChange w:id="23" w:author="agustina ventre" w:date="2018-11-29T11:51:00Z">
                  <w:rPr>
                    <w:highlight w:val="yellow"/>
                    <w:shd w:val="clear" w:color="auto" w:fill="FFFFFF"/>
                    <w:lang w:val="en-US"/>
                  </w:rPr>
                </w:rPrChange>
              </w:rPr>
              <w:t xml:space="preserve"> the biology of the adult individuals </w:t>
            </w:r>
          </w:ins>
          <w:ins w:id="24" w:author="agustina ventre" w:date="2018-11-29T11:49:00Z">
            <w:r w:rsidRPr="00207B43">
              <w:rPr>
                <w:shd w:val="clear" w:color="auto" w:fill="FFFFFF"/>
                <w:lang w:val="en-US"/>
                <w:rPrChange w:id="25" w:author="agustina ventre" w:date="2018-11-29T11:51:00Z">
                  <w:rPr>
                    <w:highlight w:val="yellow"/>
                    <w:shd w:val="clear" w:color="auto" w:fill="FFFFFF"/>
                    <w:lang w:val="en-US"/>
                  </w:rPr>
                </w:rPrChange>
              </w:rPr>
              <w:t>of</w:t>
            </w:r>
          </w:ins>
          <w:ins w:id="26" w:author="agustina ventre" w:date="2018-11-29T11:45:00Z">
            <w:r w:rsidR="007D06AF" w:rsidRPr="00207B43">
              <w:rPr>
                <w:shd w:val="clear" w:color="auto" w:fill="FFFFFF"/>
                <w:lang w:val="en-US"/>
                <w:rPrChange w:id="27" w:author="agustina ventre" w:date="2018-11-29T11:51:00Z">
                  <w:rPr>
                    <w:highlight w:val="yellow"/>
                    <w:shd w:val="clear" w:color="auto" w:fill="FFFFFF"/>
                    <w:lang w:val="en-US"/>
                  </w:rPr>
                </w:rPrChange>
              </w:rPr>
              <w:t xml:space="preserve"> the populations. However</w:t>
            </w:r>
          </w:ins>
          <w:r w:rsidR="007D06AF" w:rsidRPr="00207B43">
            <w:rPr>
              <w:shd w:val="clear" w:color="auto" w:fill="FFFFFF"/>
              <w:lang w:val="en-US"/>
              <w:rPrChange w:id="28" w:author="agustina ventre" w:date="2018-11-29T11:51:00Z">
                <w:rPr>
                  <w:highlight w:val="yellow"/>
                  <w:shd w:val="clear" w:color="auto" w:fill="FFFFFF"/>
                  <w:lang w:val="en-US"/>
                </w:rPr>
              </w:rPrChange>
            </w:rPr>
            <w:t xml:space="preserve">,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Pr>
              <w:shd w:val="clear" w:color="auto" w:fill="FFFFFF"/>
              <w:lang w:val="en-US"/>
            </w:rPr>
            <w:t xml:space="preserve">regeneration niche </w:t>
          </w:r>
          <w:r w:rsidR="0032720C">
            <w:rPr>
              <w:shd w:val="clear" w:color="auto" w:fill="FFFFFF"/>
              <w:lang w:val="en-US"/>
            </w:rPr>
            <w:fldChar w:fldCharType="begin" w:fldLock="1"/>
          </w:r>
          <w:r w:rsidR="0032720C">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29"]]},"note":"doi: 10.1111/j.1469-185X.1977.tb01347.x","page":"107-145","publisher":"John Wiley &amp; Sons, Ltd (10.1111)","title":"THE MAINTENANCE OF SPECIES-RICHNESS IN PLANT COMMUNITIES: THE IMPORTANCE OF THE REGENERATION NICHE","type":"article-journal","volume":"52"},"uris":["http://www.mendeley.com/documents/?uuid=a8b689e4-ba6f-4eff-bfdd-f77363787a7f"]}],"mendeley":{"formattedCitation":"(Grubb, 2018)","plainTextFormattedCitation":"(Grubb, 2018)","previouslyFormattedCitation":"(Grubb, 2018)"},"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Grubb, 2018)</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mendeley":{"formattedCitation":"(Lusk, 1995)","plainTextFormattedCitation":"(Lusk, 1995)","previouslyFormattedCitation":"(Lusk, 1995)"},"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Lusk, 1995)</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mendeley":{"formattedCitation":"(Denslow, 1980)","plainTextFormattedCitation":"(Denslow, 1980)","previouslyFormattedCitation":"(Denslow, 1980)"},"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Denslow, 1980)</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29" w:name="_Ref525135841"/>
          <w:r w:rsidR="0024145E" w:rsidRPr="001B37BB">
            <w:rPr>
              <w:shd w:val="clear" w:color="auto" w:fill="FFFFFF"/>
              <w:lang w:val="en-US"/>
            </w:rPr>
            <w:t>mutualistic organisms</w:t>
          </w:r>
          <w:bookmarkEnd w:id="29"/>
          <w:r w:rsidR="0032720C">
            <w:rPr>
              <w:shd w:val="clear" w:color="auto" w:fill="FFFFFF"/>
              <w:lang w:val="en-US"/>
            </w:rPr>
            <w:t xml:space="preserve"> </w:t>
          </w:r>
          <w:r w:rsidR="0032720C">
            <w:rPr>
              <w:shd w:val="clear" w:color="auto" w:fill="FFFFFF"/>
              <w:lang w:val="en-US"/>
            </w:rPr>
            <w:fldChar w:fldCharType="begin" w:fldLock="1"/>
          </w:r>
          <w:r w:rsidR="00C433A2">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McCormick &amp; Jacquemyn, 2014)","plainTextFormattedCitation":"(McCormick &amp; Jacquemyn, 2014)","previouslyFormattedCitation":"(McCormick &amp; Jacquemyn, 2014)"},"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McCormick &amp; Jacquemyn, 2014)</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plants' regeneration niche.</w:t>
          </w:r>
        </w:p>
        <w:p w14:paraId="033B500F" w14:textId="77777777" w:rsidR="00814DEE" w:rsidRDefault="00AA6EB7" w:rsidP="00AA6EB7">
          <w:pPr>
            <w:spacing w:after="0" w:line="240" w:lineRule="auto"/>
            <w:jc w:val="both"/>
            <w:rPr>
              <w:b/>
              <w:lang w:val="en-US"/>
            </w:rPr>
          </w:pPr>
          <w:r w:rsidRPr="001B37BB">
            <w:rPr>
              <w:b/>
              <w:lang w:val="en-US"/>
            </w:rPr>
            <w:tab/>
          </w:r>
        </w:p>
        <w:p w14:paraId="6073C5F4" w14:textId="15B9F38D" w:rsidR="00DF0EAC" w:rsidRPr="00A57827" w:rsidRDefault="00CD564A" w:rsidP="00A57827">
          <w:pPr>
            <w:spacing w:after="0" w:line="240" w:lineRule="auto"/>
            <w:ind w:firstLine="708"/>
            <w:jc w:val="both"/>
            <w:rPr>
              <w:lang w:val="en-US"/>
            </w:rPr>
          </w:pPr>
          <w:r w:rsidRPr="00A57827">
            <w:rPr>
              <w:b/>
              <w:lang w:val="en-US"/>
            </w:rPr>
            <w:t>Epiphytes</w:t>
          </w:r>
          <w:r w:rsidRPr="00A57827">
            <w:rPr>
              <w:lang w:val="en-US"/>
            </w:rPr>
            <w:t xml:space="preserve"> </w:t>
          </w:r>
          <w:r w:rsidR="00DE07B6">
            <w:rPr>
              <w:lang w:val="en-US"/>
            </w:rPr>
            <w:t xml:space="preserve">are plants that </w:t>
          </w:r>
          <w:r w:rsidR="00B93BB3" w:rsidRPr="00A57827">
            <w:rPr>
              <w:lang w:val="en-US"/>
            </w:rPr>
            <w:t xml:space="preserve">live non-parasitically on </w:t>
          </w:r>
          <w:r w:rsidRPr="00A57827">
            <w:rPr>
              <w:lang w:val="en-US"/>
            </w:rPr>
            <w:t>tree trunks and branches</w:t>
          </w:r>
          <w:r w:rsidR="00B93BB3" w:rsidRPr="00A57827">
            <w:rPr>
              <w:lang w:val="en-US"/>
            </w:rPr>
            <w:t>,</w:t>
          </w:r>
          <w:r w:rsidR="00B42DD9" w:rsidRPr="00A57827">
            <w:rPr>
              <w:lang w:val="en-US"/>
            </w:rPr>
            <w:t xml:space="preserve"> </w:t>
          </w:r>
          <w:r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Pr="00A57827">
            <w:rPr>
              <w:lang w:val="en-US"/>
            </w:rPr>
            <w:t xml:space="preserve">Because </w:t>
          </w:r>
          <w:r w:rsidR="005E0F57">
            <w:rPr>
              <w:lang w:val="en-US"/>
            </w:rPr>
            <w:t>of their life style</w:t>
          </w:r>
          <w:r w:rsidRPr="00A57827">
            <w:rPr>
              <w:lang w:val="en-US"/>
            </w:rPr>
            <w:t xml:space="preserve">, </w:t>
          </w:r>
          <w:r w:rsidR="005E0F57">
            <w:rPr>
              <w:lang w:val="en-US"/>
            </w:rPr>
            <w:t>epiphytes</w:t>
          </w:r>
          <w:r w:rsidR="00DE07B6">
            <w:rPr>
              <w:lang w:val="en-US"/>
            </w:rPr>
            <w:t xml:space="preserve"> </w:t>
          </w:r>
          <w:r w:rsidRPr="00A57827">
            <w:rPr>
              <w:lang w:val="en-US"/>
            </w:rPr>
            <w:t xml:space="preserve">face strong ecological gradients </w:t>
          </w:r>
          <w:r w:rsidR="00DE07B6">
            <w:rPr>
              <w:lang w:val="en-US"/>
            </w:rPr>
            <w:t xml:space="preserve">at relatively </w:t>
          </w:r>
          <w:r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Pr="00A57827">
            <w:rPr>
              <w:b/>
              <w:lang w:val="en-US"/>
            </w:rPr>
            <w:t>light</w:t>
          </w:r>
          <w:r w:rsidR="00DE07B6">
            <w:rPr>
              <w:lang w:val="en-US"/>
            </w:rPr>
            <w:t>,</w:t>
          </w:r>
          <w:r w:rsidRPr="00A57827">
            <w:rPr>
              <w:lang w:val="en-US"/>
            </w:rPr>
            <w:t xml:space="preserve"> </w:t>
          </w:r>
          <w:r w:rsidR="00DE07B6">
            <w:rPr>
              <w:lang w:val="en-US"/>
            </w:rPr>
            <w:t>which changes rapidly through the canopy of</w:t>
          </w:r>
          <w:r w:rsidRPr="00A57827">
            <w:rPr>
              <w:lang w:val="en-US"/>
            </w:rPr>
            <w:t xml:space="preserve"> the forest</w:t>
          </w:r>
          <w:r w:rsidR="00D01C3B" w:rsidRPr="00D01C3B">
            <w:rPr>
              <w:lang w:val="en-US"/>
            </w:rPr>
            <w:t xml:space="preserve"> </w:t>
          </w:r>
          <w:r w:rsidR="00D01C3B">
            <w:rPr>
              <w:vertAlign w:val="superscript"/>
              <w:lang w:val="en-US"/>
            </w:rPr>
            <w:fldChar w:fldCharType="begin" w:fldLock="1"/>
          </w:r>
          <w:r w:rsidR="00F552DA">
            <w:rPr>
              <w:vertAlign w:val="superscript"/>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mendeley":{"formattedCitation":"(Benzing, 1990)","plainTextFormattedCitation":"(Benzing, 1990)","previouslyFormattedCitation":"(Benzing, 1990)"},"properties":{"noteIndex":0},"schema":"https://github.com/citation-style-language/schema/raw/master/csl-citation.json"}</w:instrText>
          </w:r>
          <w:r w:rsidR="00D01C3B">
            <w:rPr>
              <w:vertAlign w:val="superscript"/>
              <w:lang w:val="en-US"/>
            </w:rPr>
            <w:fldChar w:fldCharType="separate"/>
          </w:r>
          <w:r w:rsidR="00D01C3B" w:rsidRPr="00D01C3B">
            <w:rPr>
              <w:noProof/>
              <w:lang w:val="en-US"/>
            </w:rPr>
            <w:t>(Benzing, 1990)</w:t>
          </w:r>
          <w:r w:rsidR="00D01C3B">
            <w:rPr>
              <w:vertAlign w:val="superscript"/>
              <w:lang w:val="en-US"/>
            </w:rPr>
            <w:fldChar w:fldCharType="end"/>
          </w:r>
          <w:r w:rsidR="00DE07B6">
            <w:rPr>
              <w:lang w:val="en-US"/>
            </w:rPr>
            <w:t>.</w:t>
          </w:r>
          <w:r w:rsidR="0013512B" w:rsidRPr="00A57827">
            <w:rPr>
              <w:lang w:val="en-US"/>
            </w:rPr>
            <w:t xml:space="preserve"> </w:t>
          </w:r>
          <w:ins w:id="30" w:author="Hans Jacquemyn" w:date="2018-11-28T14:09:00Z">
            <w:r w:rsidR="00DE07B6">
              <w:rPr>
                <w:lang w:val="en-US"/>
              </w:rPr>
              <w:t xml:space="preserve">To cope with these variable light conditions, epiphytes </w:t>
            </w:r>
          </w:ins>
          <w:r w:rsidR="0013512B" w:rsidRPr="001B37BB">
            <w:rPr>
              <w:lang w:val="en-US"/>
            </w:rPr>
            <w:t xml:space="preserve">have </w:t>
          </w:r>
          <w:ins w:id="31" w:author="Hans Jacquemyn" w:date="2018-11-28T14:09:00Z">
            <w:r w:rsidR="00DE07B6">
              <w:rPr>
                <w:lang w:val="en-US"/>
              </w:rPr>
              <w:t xml:space="preserve">specific adaptations to </w:t>
            </w:r>
          </w:ins>
          <w:commentRangeStart w:id="32"/>
          <w:ins w:id="33" w:author="Hans Jacquemyn" w:date="2018-11-28T14:10:00Z">
            <w:r w:rsidR="00DE07B6">
              <w:rPr>
                <w:lang w:val="en-US"/>
              </w:rPr>
              <w:t>allow them …</w:t>
            </w:r>
            <w:commentRangeEnd w:id="32"/>
            <w:r w:rsidR="00DE07B6">
              <w:rPr>
                <w:rStyle w:val="Refdecomentario"/>
              </w:rPr>
              <w:commentReference w:id="32"/>
            </w:r>
          </w:ins>
          <w:r w:rsidRPr="00C1467C">
            <w:rPr>
              <w:lang w:val="en-US"/>
              <w:rPrChange w:id="34" w:author="Hans Jacquemyn" w:date="2018-11-28T13:51:00Z">
                <w:rPr/>
              </w:rPrChange>
            </w:rPr>
            <w:t xml:space="preserve">. </w:t>
          </w:r>
          <w:r w:rsidR="00DE07B6">
            <w:rPr>
              <w:lang w:val="en-US"/>
            </w:rPr>
            <w:t>Besides variable light conditions,</w:t>
          </w:r>
          <w:r w:rsidRPr="00A57827">
            <w:rPr>
              <w:lang w:val="en-US"/>
            </w:rPr>
            <w:t xml:space="preserve"> two </w:t>
          </w:r>
          <w:r w:rsidR="00DE07B6">
            <w:rPr>
              <w:lang w:val="en-US"/>
            </w:rPr>
            <w:t>other</w:t>
          </w:r>
          <w:r w:rsidRPr="00A57827">
            <w:rPr>
              <w:lang w:val="en-US"/>
            </w:rPr>
            <w:t xml:space="preserve"> </w:t>
          </w:r>
          <w:r w:rsidR="00DE07B6">
            <w:rPr>
              <w:lang w:val="en-US"/>
            </w:rPr>
            <w:t>factors will</w:t>
          </w:r>
          <w:r w:rsidR="00B42DD9" w:rsidRPr="00A57827">
            <w:rPr>
              <w:lang w:val="en-US"/>
            </w:rPr>
            <w:t xml:space="preserve"> determine the</w:t>
          </w:r>
          <w:r w:rsidR="00DE07B6">
            <w:rPr>
              <w:lang w:val="en-US"/>
            </w:rPr>
            <w:t xml:space="preserve"> </w:t>
          </w:r>
          <w:r w:rsidR="00B42DD9" w:rsidRPr="00A57827">
            <w:rPr>
              <w:lang w:val="en-US"/>
            </w:rPr>
            <w:t>regene</w:t>
          </w:r>
          <w:r w:rsidR="006646D0" w:rsidRPr="00A57827">
            <w:rPr>
              <w:lang w:val="en-US"/>
            </w:rPr>
            <w:t xml:space="preserve">ration niche </w:t>
          </w:r>
          <w:r w:rsidR="00DE07B6">
            <w:rPr>
              <w:lang w:val="en-US"/>
            </w:rPr>
            <w:t xml:space="preserve">of epiphytic orchid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 xml:space="preserve">. Since these fungi </w:t>
          </w:r>
          <w:r w:rsidR="00B42DD9" w:rsidRPr="00A57827">
            <w:rPr>
              <w:lang w:val="en-US"/>
            </w:rPr>
            <w:t>are not inherited from maternal plant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Benzing, 1990; Rasmussen, 2002)","plainTextFormattedCitation":"(Benzing, 1990; Rasmussen, 2002)","previouslyFormattedCitation":"(Benzing, 1990; Rasmussen, 2002)"},"properties":{"noteIndex":0},"schema":"https://github.com/citation-style-language/schema/raw/master/csl-citation.json"}</w:instrText>
          </w:r>
          <w:r w:rsidR="00F552DA">
            <w:rPr>
              <w:lang w:val="en-US"/>
            </w:rPr>
            <w:fldChar w:fldCharType="separate"/>
          </w:r>
          <w:r w:rsidR="00F552DA" w:rsidRPr="00F552DA">
            <w:rPr>
              <w:noProof/>
              <w:lang w:val="en-US"/>
            </w:rPr>
            <w:t>(Benzing, 1990; Rasmussen, 2002)</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germination and </w:t>
          </w:r>
          <w:r w:rsidR="00B42DD9" w:rsidRPr="00A57827">
            <w:rPr>
              <w:lang w:val="en-US"/>
            </w:rPr>
            <w:t>therefore</w:t>
          </w:r>
          <w:r w:rsidR="00DE07B6">
            <w:rPr>
              <w:lang w:val="en-US"/>
            </w:rPr>
            <w:t xml:space="preserve"> the distribution of epiphytes </w:t>
          </w:r>
          <w:r w:rsidR="00DE07B6">
            <w:rPr>
              <w:lang w:val="en-US"/>
            </w:rPr>
            <w:lastRenderedPageBreak/>
            <w:t>in the forest canopy. Second,</w:t>
          </w:r>
          <w:r w:rsidR="00B42DD9" w:rsidRPr="00A57827">
            <w:rPr>
              <w:lang w:val="en-US"/>
            </w:rPr>
            <w:t xml:space="preserve"> </w:t>
          </w:r>
          <w:r w:rsidRPr="00A57827">
            <w:rPr>
              <w:lang w:val="en-US"/>
            </w:rPr>
            <w:t>while</w:t>
          </w:r>
          <w:r w:rsidR="00B42DD9" w:rsidRPr="00A57827">
            <w:rPr>
              <w:lang w:val="en-US"/>
            </w:rPr>
            <w:t xml:space="preserve"> </w:t>
          </w:r>
          <w:r w:rsidR="00DE07B6">
            <w:rPr>
              <w:lang w:val="en-US"/>
            </w:rPr>
            <w:t xml:space="preserve">the </w:t>
          </w:r>
          <w:r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w:t>
          </w:r>
          <w:r w:rsidR="00B42DD9" w:rsidRPr="00A57827">
            <w:rPr>
              <w:b/>
              <w:lang w:val="en-US"/>
            </w:rPr>
            <w:t>partial mycoheterotrophy</w:t>
          </w:r>
          <w:r w:rsidR="00B42DD9" w:rsidRPr="00A57827">
            <w:rPr>
              <w:lang w:val="en-US"/>
            </w:rPr>
            <w:t>), potentially reducing their dependency on mycorrhiza as compared to seedling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mendeley":{"formattedCitation":"(Leake, 1994)","plainTextFormattedCitation":"(Leake, 1994)","previouslyFormattedCitation":"(Leake, 1994)"},"properties":{"noteIndex":0},"schema":"https://github.com/citation-style-language/schema/raw/master/csl-citation.json"}</w:instrText>
          </w:r>
          <w:r w:rsidR="00F552DA">
            <w:rPr>
              <w:lang w:val="en-US"/>
            </w:rPr>
            <w:fldChar w:fldCharType="separate"/>
          </w:r>
          <w:r w:rsidR="00F552DA" w:rsidRPr="00F552DA">
            <w:rPr>
              <w:noProof/>
              <w:lang w:val="en-US"/>
            </w:rPr>
            <w:t>(Leake, 199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requirements throughout development, meaning that the </w:t>
          </w:r>
          <w:r w:rsidR="00477BCE" w:rsidRPr="00A57827">
            <w:rPr>
              <w:b/>
              <w:lang w:val="en-US"/>
            </w:rPr>
            <w:t>regeneration and adult niches might differ substantially</w:t>
          </w:r>
          <w:r w:rsidR="00DF0EAC" w:rsidRPr="00A57827">
            <w:rPr>
              <w:lang w:val="en-US"/>
            </w:rPr>
            <w:t>.</w:t>
          </w:r>
        </w:p>
        <w:p w14:paraId="081F90F9" w14:textId="1391AC74" w:rsidR="0087064B" w:rsidRPr="00AA6EB7" w:rsidRDefault="002A5D9B" w:rsidP="00AA6EB7">
          <w:pPr>
            <w:spacing w:after="0" w:line="240" w:lineRule="auto"/>
            <w:jc w:val="both"/>
            <w:rPr>
              <w:rFonts w:cs="Times-Roman"/>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F552DA">
            <w:rPr>
              <w:vertAlign w:val="superscript"/>
              <w:lang w:val="en-US"/>
            </w:rPr>
            <w:fldChar w:fldCharType="begin" w:fldLock="1"/>
          </w:r>
          <w:r w:rsidR="00F552DA">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mendeley":{"formattedCitation":"(Burns &amp; Zotz, 2010; Wagner &lt;i&gt;et al.&lt;/i&gt;, 2015; Rasmussen &amp; Rasmussen, 2018)","plainTextFormattedCitation":"(Burns &amp; Zotz, 2010; Wagner et al., 2015; Rasmussen &amp; Rasmussen, 2018)","previouslyFormattedCitation":"(Burns &amp; Zotz, 2010; Wagner &lt;i&gt;et al.&lt;/i&gt;, 2015; Rasmussen &amp; Rasmussen,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Burns &amp; Zotz, 2010; Wagner </w:t>
          </w:r>
          <w:r w:rsidR="00F552DA" w:rsidRPr="00F552DA">
            <w:rPr>
              <w:i/>
              <w:noProof/>
              <w:lang w:val="en-US"/>
            </w:rPr>
            <w:t>et al.</w:t>
          </w:r>
          <w:r w:rsidR="00F552DA" w:rsidRPr="00F552DA">
            <w:rPr>
              <w:noProof/>
              <w:lang w:val="en-US"/>
            </w:rPr>
            <w:t>, 2015; Rasmussen &amp; Rasmussen, 2018)</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id":"ITEM-2","itemData":{"author":[{"dropping-particle":"","family":"Bidartondo","given":"MI","non-dropping-particle":"","parse-names":false,"suffix":""},{"dropping-particle":"","family":"Read","given":"DJ","non-dropping-particle":"","parse-names":false,"suffix":""}],"container-title":"Molecular Ecology","id":"ITEM-2","issued":{"date-parts":[["2008"]]},"page":"3707-3716","title":"Fungal specificity bottlenecks during orchid germination and development","type":"article-journal","volume":"17"},"uris":["http://www.mendeley.com/documents/?uuid=3e956ddc-8d8e-4f2c-acda-306084ab85d1"]}],"mendeley":{"formattedCitation":"(McKendrick &lt;i&gt;et al.&lt;/i&gt;, 2002; Bidartondo &amp; Read, 2008)","plainTextFormattedCitation":"(McKendrick et al., 2002; Bidartondo &amp; Read, 2008)","previouslyFormattedCitation":"(McKendrick &lt;i&gt;et al.&lt;/i&gt;, 2002; Bidartondo &amp; Read, 200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McKendrick </w:t>
          </w:r>
          <w:r w:rsidR="00F552DA" w:rsidRPr="00F552DA">
            <w:rPr>
              <w:i/>
              <w:noProof/>
              <w:lang w:val="en-US"/>
            </w:rPr>
            <w:t>et al.</w:t>
          </w:r>
          <w:r w:rsidR="00F552DA" w:rsidRPr="00F552DA">
            <w:rPr>
              <w:noProof/>
              <w:lang w:val="en-US"/>
            </w:rPr>
            <w:t>, 2002; Bidartondo &amp; Read, 2008)</w:t>
          </w:r>
          <w:r w:rsidR="00F552DA">
            <w:rPr>
              <w:vertAlign w:val="superscript"/>
              <w:lang w:val="en-US"/>
            </w:rPr>
            <w:fldChar w:fldCharType="end"/>
          </w:r>
          <w:r w:rsidR="0087064B" w:rsidRPr="00A57827">
            <w:rPr>
              <w:lang w:val="en-US"/>
            </w:rPr>
            <w:t xml:space="preserve"> to generalists</w:t>
          </w:r>
          <w:r w:rsidR="00F552DA" w:rsidRPr="00F552DA">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Jacquemyn &lt;i&gt;et al.&lt;/i&gt;, 2016; Ogura-Tsujita &lt;i&gt;et al.&lt;/i&gt;, 2018)","plainTextFormattedCitation":"(Jacquemyn et al., 2016; Ogura-Tsujita et al., 2018)","previouslyFormattedCitation":"(Jacquemyn &lt;i&gt;et al.&lt;/i&gt;, 2016; Ogura-Tsujita &lt;i&gt;et al.&lt;/i&gt;,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Jacquemyn </w:t>
          </w:r>
          <w:r w:rsidR="00F552DA" w:rsidRPr="00F552DA">
            <w:rPr>
              <w:i/>
              <w:noProof/>
              <w:lang w:val="en-US"/>
            </w:rPr>
            <w:t>et al.</w:t>
          </w:r>
          <w:r w:rsidR="00F552DA" w:rsidRPr="00F552DA">
            <w:rPr>
              <w:noProof/>
              <w:lang w:val="en-US"/>
            </w:rPr>
            <w:t xml:space="preserve">, 2016; Ogura-Tsujita </w:t>
          </w:r>
          <w:r w:rsidR="00F552DA" w:rsidRPr="00F552DA">
            <w:rPr>
              <w:i/>
              <w:noProof/>
              <w:lang w:val="en-US"/>
            </w:rPr>
            <w:t>et al.</w:t>
          </w:r>
          <w:r w:rsidR="00F552DA" w:rsidRPr="00F552DA">
            <w:rPr>
              <w:noProof/>
              <w:lang w:val="en-US"/>
            </w:rPr>
            <w:t>, 2018)</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sidRPr="00F552DA">
            <w:rPr>
              <w:rFonts w:eastAsia="Times New Roman"/>
              <w:lang w:val="en"/>
            </w:rPr>
            <w:t xml:space="preserve"> </w:t>
          </w:r>
          <w:r w:rsidR="00F552DA">
            <w:rPr>
              <w:rFonts w:eastAsia="Times New Roman"/>
              <w:lang w:val="en"/>
            </w:rPr>
            <w:fldChar w:fldCharType="begin" w:fldLock="1"/>
          </w:r>
          <w:r w:rsidR="008269E5">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Otero &lt;i&gt;et al.&lt;/i&gt;, 2007)","plainTextFormattedCitation":"(Otero et al., 2007)","previouslyFormattedCitation":"(Otero &lt;i&gt;et al.&lt;/i&gt;, 2007)"},"properties":{"noteIndex":0},"schema":"https://github.com/citation-style-language/schema/raw/master/csl-citation.json"}</w:instrText>
          </w:r>
          <w:r w:rsidR="00F552DA">
            <w:rPr>
              <w:rFonts w:eastAsia="Times New Roman"/>
              <w:lang w:val="en"/>
            </w:rPr>
            <w:fldChar w:fldCharType="separate"/>
          </w:r>
          <w:r w:rsidR="00F552DA" w:rsidRPr="00F552DA">
            <w:rPr>
              <w:rFonts w:eastAsia="Times New Roman"/>
              <w:noProof/>
              <w:lang w:val="en"/>
            </w:rPr>
            <w:t xml:space="preserve">(Otero </w:t>
          </w:r>
          <w:r w:rsidR="00F552DA" w:rsidRPr="00F552DA">
            <w:rPr>
              <w:rFonts w:eastAsia="Times New Roman"/>
              <w:i/>
              <w:noProof/>
              <w:lang w:val="en"/>
            </w:rPr>
            <w:t>et al.</w:t>
          </w:r>
          <w:r w:rsidR="00F552DA" w:rsidRPr="00F552DA">
            <w:rPr>
              <w:rFonts w:eastAsia="Times New Roman"/>
              <w:noProof/>
              <w:lang w:val="en"/>
            </w:rPr>
            <w:t>, 2007)</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lang w:val="en-US"/>
            </w:rPr>
            <w:t xml:space="preserve"> </w:t>
          </w:r>
          <w:r w:rsidR="008269E5">
            <w:rPr>
              <w:vertAlign w:val="superscript"/>
              <w:lang w:val="en-US"/>
            </w:rPr>
            <w:fldChar w:fldCharType="begin" w:fldLock="1"/>
          </w:r>
          <w:r w:rsidR="008269E5">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Martos &lt;i&gt;et al.&lt;/i&gt;, 2012)","plainTextFormattedCitation":"(Martos et al., 2012)","previouslyFormattedCitation":"(Martos &lt;i&gt;et al.&lt;/i&gt;, 2012)"},"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Martos </w:t>
          </w:r>
          <w:r w:rsidR="008269E5" w:rsidRPr="008269E5">
            <w:rPr>
              <w:i/>
              <w:noProof/>
              <w:lang w:val="en-US"/>
            </w:rPr>
            <w:t>et al.</w:t>
          </w:r>
          <w:r w:rsidR="008269E5" w:rsidRPr="008269E5">
            <w:rPr>
              <w:noProof/>
              <w:lang w:val="en-US"/>
            </w:rPr>
            <w:t>, 2012)</w:t>
          </w:r>
          <w:r w:rsidR="008269E5">
            <w:rPr>
              <w:vertAlign w:val="superscript"/>
              <w:lang w:val="en-US"/>
            </w:rPr>
            <w:fldChar w:fldCharType="end"/>
          </w:r>
          <w:r w:rsidR="0087064B" w:rsidRPr="00A57827">
            <w:rPr>
              <w:lang w:val="en-US"/>
            </w:rPr>
            <w:t xml:space="preserve"> and that they tend to be generalists</w:t>
          </w:r>
          <w:r w:rsidR="008269E5">
            <w:rPr>
              <w:lang w:val="en-US"/>
            </w:rPr>
            <w:t xml:space="preserve"> </w:t>
          </w:r>
          <w:r w:rsidR="008269E5">
            <w:rPr>
              <w:lang w:val="en-US"/>
            </w:rPr>
            <w:fldChar w:fldCharType="begin" w:fldLock="1"/>
          </w:r>
          <w:r w:rsidR="008269E5">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Suárez &amp; Kottke, 2016; Herrera &lt;i&gt;et al.&lt;/i&gt;, 2018)","plainTextFormattedCitation":"(Suárez &amp; Kottke, 2016; Herrera et al., 2018)","previouslyFormattedCitation":"(Suárez &amp; Kottke, 2016; Herrera &lt;i&gt;et al.&lt;/i&gt;, 2018)"},"properties":{"noteIndex":0},"schema":"https://github.com/citation-style-language/schema/raw/master/csl-citation.json"}</w:instrText>
          </w:r>
          <w:r w:rsidR="008269E5">
            <w:rPr>
              <w:lang w:val="en-US"/>
            </w:rPr>
            <w:fldChar w:fldCharType="separate"/>
          </w:r>
          <w:r w:rsidR="008269E5" w:rsidRPr="008269E5">
            <w:rPr>
              <w:noProof/>
              <w:lang w:val="en-US"/>
            </w:rPr>
            <w:t xml:space="preserve">(Suárez &amp; Kottke, 2016; Herrera </w:t>
          </w:r>
          <w:r w:rsidR="008269E5" w:rsidRPr="008269E5">
            <w:rPr>
              <w:i/>
              <w:noProof/>
              <w:lang w:val="en-US"/>
            </w:rPr>
            <w:t>et al.</w:t>
          </w:r>
          <w:r w:rsidR="008269E5" w:rsidRPr="008269E5">
            <w:rPr>
              <w:noProof/>
              <w:lang w:val="en-US"/>
            </w:rPr>
            <w:t>, 2018)</w:t>
          </w:r>
          <w:r w:rsidR="008269E5">
            <w:rPr>
              <w:lang w:val="en-US"/>
            </w:rPr>
            <w:fldChar w:fldCharType="end"/>
          </w:r>
          <w:r w:rsidR="0087064B" w:rsidRPr="00A57827">
            <w:rPr>
              <w:lang w:val="en-US"/>
            </w:rPr>
            <w:t>, although highly specialized taxa have also been documented</w:t>
          </w:r>
          <w:r w:rsidR="008269E5" w:rsidRPr="008269E5">
            <w:rPr>
              <w:lang w:val="en-US"/>
            </w:rPr>
            <w:t xml:space="preserve"> </w:t>
          </w:r>
          <w:r w:rsidR="008269E5">
            <w:rPr>
              <w:vertAlign w:val="superscript"/>
              <w:lang w:val="en-US"/>
            </w:rPr>
            <w:fldChar w:fldCharType="begin" w:fldLock="1"/>
          </w:r>
          <w:r w:rsidR="007004F1">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Otero &lt;i&gt;et al.&lt;/i&gt;, 2007; Riofrío &lt;i&gt;et al.&lt;/i&gt;, 2013)","plainTextFormattedCitation":"(Otero et al., 2007; Riofrío et al., 2013)","previouslyFormattedCitation":"(Otero &lt;i&gt;et al.&lt;/i&gt;, 2007; Riofrío &lt;i&gt;et al.&lt;/i&gt;, 2013)"},"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Otero </w:t>
          </w:r>
          <w:r w:rsidR="008269E5" w:rsidRPr="008269E5">
            <w:rPr>
              <w:i/>
              <w:noProof/>
              <w:lang w:val="en-US"/>
            </w:rPr>
            <w:t>et al.</w:t>
          </w:r>
          <w:r w:rsidR="008269E5" w:rsidRPr="008269E5">
            <w:rPr>
              <w:noProof/>
              <w:lang w:val="en-US"/>
            </w:rPr>
            <w:t xml:space="preserve">, 2007; Riofrío </w:t>
          </w:r>
          <w:r w:rsidR="008269E5" w:rsidRPr="008269E5">
            <w:rPr>
              <w:i/>
              <w:noProof/>
              <w:lang w:val="en-US"/>
            </w:rPr>
            <w:t>et al.</w:t>
          </w:r>
          <w:r w:rsidR="008269E5" w:rsidRPr="008269E5">
            <w:rPr>
              <w:noProof/>
              <w:lang w:val="en-US"/>
            </w:rPr>
            <w:t>, 2013)</w:t>
          </w:r>
          <w:r w:rsidR="008269E5">
            <w:rPr>
              <w:vertAlign w:val="superscript"/>
              <w:lang w:val="en-US"/>
            </w:rPr>
            <w:fldChar w:fldCharType="end"/>
          </w:r>
          <w:r w:rsidR="0087064B" w:rsidRPr="00A57827">
            <w:rPr>
              <w:lang w:val="en-US"/>
            </w:rPr>
            <w:t xml:space="preserve">. Studies over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sidRPr="007004F1">
            <w:rPr>
              <w:lang w:val="en-US"/>
            </w:rPr>
            <w:t xml:space="preserve"> </w:t>
          </w:r>
          <w:r w:rsidR="007004F1">
            <w:rPr>
              <w:lang w:val="en-US"/>
            </w:rPr>
            <w:fldChar w:fldCharType="begin" w:fldLock="1"/>
          </w:r>
          <w:r w:rsidR="007004F1">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sidR="007004F1">
            <w:rPr>
              <w:lang w:val="en-US"/>
            </w:rPr>
            <w:fldChar w:fldCharType="separate"/>
          </w:r>
          <w:r w:rsidR="007004F1" w:rsidRPr="007004F1">
            <w:rPr>
              <w:noProof/>
              <w:lang w:val="en-US"/>
            </w:rPr>
            <w:t xml:space="preserve">(Jacquemyn </w:t>
          </w:r>
          <w:r w:rsidR="007004F1" w:rsidRPr="007004F1">
            <w:rPr>
              <w:i/>
              <w:noProof/>
              <w:lang w:val="en-US"/>
            </w:rPr>
            <w:t>et al.</w:t>
          </w:r>
          <w:r w:rsidR="007004F1" w:rsidRPr="007004F1">
            <w:rPr>
              <w:noProof/>
              <w:lang w:val="en-US"/>
            </w:rPr>
            <w:t>, 2014)</w:t>
          </w:r>
          <w:r w:rsidR="007004F1">
            <w:rPr>
              <w:lang w:val="en-US"/>
            </w:rPr>
            <w:fldChar w:fldCharType="end"/>
          </w:r>
          <w:r w:rsidR="0087064B" w:rsidRPr="00A57827">
            <w:rPr>
              <w:lang w:val="en-US"/>
            </w:rPr>
            <w:t>. No such data are available for epiphytic orchids.</w:t>
          </w:r>
          <w:r w:rsidR="005E0F57">
            <w:rPr>
              <w:lang w:val="en-US"/>
            </w:rPr>
            <w:t xml:space="preserve"> 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t xml:space="preserve"> </w:t>
          </w:r>
          <w:r w:rsidR="007004F1">
            <w:rPr>
              <w:lang w:val="en-US"/>
            </w:rPr>
            <w:fldChar w:fldCharType="begin" w:fldLock="1"/>
          </w:r>
          <w:r w:rsidR="007004F1">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mendeley":{"formattedCitation":"(Clements, 1987)","plainTextFormattedCitation":"(Clements, 1987)","previouslyFormattedCitation":"(Clements, 1987)"},"properties":{"noteIndex":0},"schema":"https://github.com/citation-style-language/schema/raw/master/csl-citation.json"}</w:instrText>
          </w:r>
          <w:r w:rsidR="007004F1">
            <w:rPr>
              <w:lang w:val="en-US"/>
            </w:rPr>
            <w:fldChar w:fldCharType="separate"/>
          </w:r>
          <w:r w:rsidR="007004F1" w:rsidRPr="007004F1">
            <w:rPr>
              <w:noProof/>
              <w:lang w:val="en-US"/>
            </w:rPr>
            <w:t>(Clements, 1987)</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t xml:space="preserve"> </w:t>
          </w:r>
          <w:r w:rsidR="007004F1">
            <w:rPr>
              <w:lang w:val="en-US"/>
            </w:rPr>
            <w:fldChar w:fldCharType="begin" w:fldLock="1"/>
          </w:r>
          <w:r w:rsidR="007004F1">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lang w:val="en-US"/>
            </w:rPr>
            <w:fldChar w:fldCharType="separate"/>
          </w:r>
          <w:r w:rsidR="007004F1" w:rsidRPr="007004F1">
            <w:rPr>
              <w:noProof/>
              <w:lang w:val="en-US"/>
            </w:rPr>
            <w:t xml:space="preserve">(Gowland </w:t>
          </w:r>
          <w:r w:rsidR="007004F1" w:rsidRPr="007004F1">
            <w:rPr>
              <w:i/>
              <w:noProof/>
              <w:lang w:val="en-US"/>
            </w:rPr>
            <w:t>et al.</w:t>
          </w:r>
          <w:r w:rsidR="007004F1" w:rsidRPr="007004F1">
            <w:rPr>
              <w:noProof/>
              <w:lang w:val="en-US"/>
            </w:rPr>
            <w:t>, 2013)</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t xml:space="preserve"> </w:t>
          </w:r>
          <w:r w:rsidR="007004F1">
            <w:rPr>
              <w:rFonts w:cs="Times-Roman"/>
              <w:vertAlign w:val="superscript"/>
              <w:lang w:val="en-US"/>
            </w:rPr>
            <w:fldChar w:fldCharType="begin" w:fldLock="1"/>
          </w:r>
          <w:r w:rsidR="00F2103B">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rFonts w:cs="Times-Roman"/>
              <w:vertAlign w:val="superscript"/>
              <w:lang w:val="en-US"/>
            </w:rPr>
            <w:fldChar w:fldCharType="separate"/>
          </w:r>
          <w:r w:rsidR="007004F1" w:rsidRPr="007004F1">
            <w:rPr>
              <w:rFonts w:cs="Times-Roman"/>
              <w:noProof/>
              <w:lang w:val="en-US"/>
            </w:rPr>
            <w:t xml:space="preserve">(Gowland </w:t>
          </w:r>
          <w:r w:rsidR="007004F1" w:rsidRPr="007004F1">
            <w:rPr>
              <w:rFonts w:cs="Times-Roman"/>
              <w:i/>
              <w:noProof/>
              <w:lang w:val="en-US"/>
            </w:rPr>
            <w:t>et al.</w:t>
          </w:r>
          <w:r w:rsidR="007004F1" w:rsidRPr="007004F1">
            <w:rPr>
              <w:rFonts w:cs="Times-Roman"/>
              <w:noProof/>
              <w:lang w:val="en-US"/>
            </w:rPr>
            <w:t>, 2013)</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their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sidRPr="00F2103B">
            <w:rPr>
              <w:lang w:val="en-US"/>
            </w:rPr>
            <w:t xml:space="preserve"> </w:t>
          </w:r>
          <w:r w:rsidR="00F2103B">
            <w:rPr>
              <w:vertAlign w:val="superscript"/>
              <w:lang w:val="en-US"/>
            </w:rPr>
            <w:fldChar w:fldCharType="begin" w:fldLock="1"/>
          </w:r>
          <w:r w:rsidR="00132F3B">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6cc312d9-d286-4f02-8261-8873d64c574b"]}],"mendeley":{"formattedCitation":"(Rasmussen &amp; Rasmussen, 2018)","plainTextFormattedCitation":"(Rasmussen &amp; Rasmussen, 2018)","previouslyFormattedCitation":"(Rasmussen &amp; Rasmussen, 2018)"},"properties":{"noteIndex":0},"schema":"https://github.com/citation-style-language/schema/raw/master/csl-citation.json"}</w:instrText>
          </w:r>
          <w:r w:rsidR="00F2103B">
            <w:rPr>
              <w:vertAlign w:val="superscript"/>
              <w:lang w:val="en-US"/>
            </w:rPr>
            <w:fldChar w:fldCharType="separate"/>
          </w:r>
          <w:r w:rsidR="00F2103B" w:rsidRPr="00F2103B">
            <w:rPr>
              <w:noProof/>
              <w:lang w:val="en-US"/>
            </w:rPr>
            <w:t>(Rasmussen &amp; Rasmussen, 2018)</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sidRPr="00132F3B">
            <w:rPr>
              <w:lang w:val="en-US"/>
            </w:rPr>
            <w:t xml:space="preserve"> </w:t>
          </w:r>
          <w:r w:rsidR="00132F3B">
            <w:rPr>
              <w:lang w:val="en-US"/>
            </w:rPr>
            <w:fldChar w:fldCharType="begin" w:fldLock="1"/>
          </w:r>
          <w:r w:rsidR="00132F3B">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132F3B">
            <w:rPr>
              <w:lang w:val="en-US"/>
            </w:rPr>
            <w:fldChar w:fldCharType="separate"/>
          </w:r>
          <w:r w:rsidR="00132F3B" w:rsidRPr="00132F3B">
            <w:rPr>
              <w:noProof/>
              <w:lang w:val="en-US"/>
            </w:rPr>
            <w:t xml:space="preserve">(Gowland </w:t>
          </w:r>
          <w:r w:rsidR="00132F3B" w:rsidRPr="00132F3B">
            <w:rPr>
              <w:i/>
              <w:noProof/>
              <w:lang w:val="en-US"/>
            </w:rPr>
            <w:t>et al.</w:t>
          </w:r>
          <w:r w:rsidR="00132F3B" w:rsidRPr="00132F3B">
            <w:rPr>
              <w:noProof/>
              <w:lang w:val="en-US"/>
            </w:rPr>
            <w:t>, 2013)</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CC9FD27" w14:textId="77777777" w:rsidR="00814DEE" w:rsidRDefault="00AA6EB7" w:rsidP="00AA6EB7">
          <w:pPr>
            <w:spacing w:after="0" w:line="240" w:lineRule="auto"/>
            <w:jc w:val="both"/>
            <w:rPr>
              <w:b/>
              <w:lang w:val="en-US"/>
            </w:rPr>
          </w:pPr>
          <w:r w:rsidRPr="00A57827">
            <w:rPr>
              <w:b/>
              <w:lang w:val="en-US"/>
            </w:rPr>
            <w:tab/>
          </w:r>
          <w:bookmarkStart w:id="35" w:name="_Hlk525065770"/>
        </w:p>
        <w:p w14:paraId="35AD140F" w14:textId="3683EC89" w:rsidR="00720C05" w:rsidRDefault="005E0F57" w:rsidP="00A57827">
          <w:pPr>
            <w:spacing w:after="0" w:line="240" w:lineRule="auto"/>
            <w:ind w:firstLine="708"/>
            <w:jc w:val="both"/>
            <w:rPr>
              <w:lang w:val="en-US"/>
            </w:rPr>
          </w:pPr>
          <w:r>
            <w:rPr>
              <w:lang w:val="en-US"/>
            </w:rPr>
            <w:t xml:space="preserve">Because </w:t>
          </w:r>
          <w:r w:rsidR="003E77C2" w:rsidRPr="00A57827">
            <w:rPr>
              <w:lang w:val="en-US"/>
            </w:rPr>
            <w:t xml:space="preserve">seedlings </w:t>
          </w:r>
          <w:r>
            <w:rPr>
              <w:lang w:val="en-US"/>
            </w:rPr>
            <w:t xml:space="preserve">often </w:t>
          </w:r>
          <w:r w:rsidR="003E77C2" w:rsidRPr="00A57827">
            <w:rPr>
              <w:lang w:val="en-US"/>
            </w:rPr>
            <w:t xml:space="preserve">experience high </w:t>
          </w:r>
          <w:r>
            <w:rPr>
              <w:lang w:val="en-US"/>
            </w:rPr>
            <w:t xml:space="preserve">mortality </w:t>
          </w:r>
          <w:r w:rsidR="003E77C2" w:rsidRPr="00A57827">
            <w:rPr>
              <w:lang w:val="en-US"/>
            </w:rPr>
            <w:t xml:space="preserve">in later stages of </w:t>
          </w:r>
          <w:r>
            <w:rPr>
              <w:lang w:val="en-US"/>
            </w:rPr>
            <w:t xml:space="preserve">their </w:t>
          </w:r>
          <w:r w:rsidR="003E77C2" w:rsidRPr="00A57827">
            <w:rPr>
              <w:lang w:val="en-US"/>
            </w:rPr>
            <w:t>development</w:t>
          </w:r>
          <w:r w:rsidR="00132F3B">
            <w:rPr>
              <w:lang w:val="en-US"/>
            </w:rPr>
            <w:t xml:space="preserve"> </w:t>
          </w:r>
          <w:r w:rsidR="00132F3B">
            <w:rPr>
              <w:rStyle w:val="Refdenotaalfinal"/>
              <w:vertAlign w:val="baseline"/>
            </w:rPr>
            <w:fldChar w:fldCharType="begin" w:fldLock="1"/>
          </w:r>
          <w:r w:rsidR="00132F3B">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id":"ITEM-2","itemData":{"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id":"ITEM-2","issued":{"date-parts":[["2001"]]},"page":"511-520","title":"Constraints to symbiotic germination of terrestrial orchid seed in a mediterranean bushland","type":"article-journal"},"uris":["http://www.mendeley.com/documents/?uuid=2d917cd0-de7f-4ef5-a66f-f1b90910db26"]}],"mendeley":{"formattedCitation":"(Harper, 1977; Batty &lt;i&gt;et al.&lt;/i&gt;, 2001)","plainTextFormattedCitation":"(Harper, 1977; Batty et al., 2001)","previouslyFormattedCitation":"(Harper, 1977; Batty &lt;i&gt;et al.&lt;/i&gt;, 2001)"},"properties":{"noteIndex":0},"schema":"https://github.com/citation-style-language/schema/raw/master/csl-citation.json"}</w:instrText>
          </w:r>
          <w:r w:rsidR="00132F3B">
            <w:rPr>
              <w:rStyle w:val="Refdenotaalfinal"/>
              <w:vertAlign w:val="baseline"/>
            </w:rPr>
            <w:fldChar w:fldCharType="separate"/>
          </w:r>
          <w:r w:rsidR="00132F3B" w:rsidRPr="00132F3B">
            <w:rPr>
              <w:noProof/>
            </w:rPr>
            <w:t xml:space="preserve">(Harper, 1977; Batty </w:t>
          </w:r>
          <w:r w:rsidR="00132F3B" w:rsidRPr="00132F3B">
            <w:rPr>
              <w:i/>
              <w:noProof/>
            </w:rPr>
            <w:t>et al.</w:t>
          </w:r>
          <w:r w:rsidR="00132F3B" w:rsidRPr="00132F3B">
            <w:rPr>
              <w:noProof/>
            </w:rPr>
            <w:t>, 2001)</w:t>
          </w:r>
          <w:r w:rsidR="00132F3B">
            <w:rPr>
              <w:rStyle w:val="Refdenotaalfinal"/>
              <w:vertAlign w:val="baseline"/>
            </w:rPr>
            <w:fldChar w:fldCharType="end"/>
          </w:r>
          <w:r>
            <w:rPr>
              <w:lang w:val="en-US"/>
            </w:rPr>
            <w:t>,</w:t>
          </w:r>
          <w:bookmarkEnd w:id="35"/>
          <w:r w:rsidR="003E77C2" w:rsidRPr="00A57827">
            <w:rPr>
              <w:lang w:val="en-US"/>
            </w:rPr>
            <w:t xml:space="preserve"> </w:t>
          </w:r>
          <w:bookmarkStart w:id="36" w:name="_Hlk525065519"/>
          <w:r>
            <w:rPr>
              <w:lang w:val="en-US"/>
            </w:rPr>
            <w:t>s</w:t>
          </w:r>
          <w:r w:rsidR="003E77C2" w:rsidRPr="00A57827">
            <w:rPr>
              <w:lang w:val="en-US"/>
            </w:rPr>
            <w:t xml:space="preserve">everal factors may </w:t>
          </w:r>
          <w:r>
            <w:rPr>
              <w:lang w:val="en-US"/>
            </w:rPr>
            <w:t xml:space="preserve">affect the distribution of epiphytic orchids. These relate to </w:t>
          </w:r>
          <w:r w:rsidR="003E77C2" w:rsidRPr="00A57827">
            <w:rPr>
              <w:lang w:val="en-US"/>
            </w:rPr>
            <w:t xml:space="preserve">seedling predation </w:t>
          </w:r>
          <w:r>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rPr>
              <w:lang w:val="en-US"/>
            </w:rPr>
            <w:t xml:space="preserve"> </w:t>
          </w:r>
          <w:r w:rsidR="00132F3B">
            <w:fldChar w:fldCharType="begin" w:fldLock="1"/>
          </w:r>
          <w:r w:rsidR="00132F3B">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mendeley":{"formattedCitation":"(Eriksson &amp; Ehrlén, 2009)","plainTextFormattedCitation":"(Eriksson &amp; Ehrlén, 2009)","previouslyFormattedCitation":"(Eriksson &amp; Ehrlén, 2009)"},"properties":{"noteIndex":0},"schema":"https://github.com/citation-style-language/schema/raw/master/csl-citation.json"}</w:instrText>
          </w:r>
          <w:r w:rsidR="00132F3B">
            <w:fldChar w:fldCharType="separate"/>
          </w:r>
          <w:r w:rsidR="00132F3B" w:rsidRPr="00132F3B">
            <w:rPr>
              <w:noProof/>
            </w:rPr>
            <w:t>(Eriksson &amp; Ehrlén, 2009)</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lfill those new needs</w:t>
          </w:r>
          <w:bookmarkEnd w:id="36"/>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720C05">
            <w:rPr>
              <w:rFonts w:cs="Calibri"/>
              <w:lang w:val="en-US"/>
            </w:rPr>
            <w:t xml:space="preserve"> (</w:t>
          </w:r>
          <w:commentRangeStart w:id="37"/>
          <w:r w:rsidR="00720C05">
            <w:rPr>
              <w:rFonts w:cs="Calibri"/>
              <w:lang w:val="en-US"/>
            </w:rPr>
            <w:t>Fig. 1).</w:t>
          </w:r>
          <w:r w:rsidR="003E77C2" w:rsidRPr="009370F8">
            <w:rPr>
              <w:rFonts w:cs="Calibri"/>
              <w:lang w:val="en-US"/>
            </w:rPr>
            <w:t xml:space="preserve"> </w:t>
          </w:r>
          <w:commentRangeEnd w:id="37"/>
          <w:r w:rsidR="00720C05">
            <w:rPr>
              <w:rStyle w:val="Refdecomentario"/>
            </w:rPr>
            <w:commentReference w:id="37"/>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r w:rsidR="00891B05" w:rsidRPr="009370F8">
            <w:rPr>
              <w:rFonts w:cs="Calibri"/>
              <w:lang w:val="en-US"/>
            </w:rPr>
            <w:t xml:space="preserve">On the other hand, </w:t>
          </w:r>
          <w:r w:rsidR="00891B05"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00891B05" w:rsidRPr="009370F8">
            <w:rPr>
              <w:rFonts w:cs="Calibri"/>
              <w:lang w:val="en-US"/>
            </w:rPr>
            <w:t xml:space="preserve"> of</w:t>
          </w:r>
          <w:r w:rsidR="003E77C2" w:rsidRPr="009370F8">
            <w:rPr>
              <w:rFonts w:cs="Calibri"/>
              <w:lang w:val="en-US"/>
            </w:rPr>
            <w:t xml:space="preserve"> adults retain</w:t>
          </w:r>
          <w:r w:rsidR="00891B05"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Rasmussen </w:t>
          </w:r>
          <w:r w:rsidR="00132F3B" w:rsidRPr="00132F3B">
            <w:rPr>
              <w:rFonts w:cs="Calibri"/>
              <w:i/>
              <w:noProof/>
              <w:lang w:val="en-US"/>
            </w:rPr>
            <w:t>et al.</w:t>
          </w:r>
          <w:r w:rsidR="00132F3B" w:rsidRPr="00132F3B">
            <w:rPr>
              <w:rFonts w:cs="Calibri"/>
              <w:noProof/>
              <w:lang w:val="en-US"/>
            </w:rPr>
            <w:t>, 2015)</w:t>
          </w:r>
          <w:r w:rsidR="00132F3B">
            <w:rPr>
              <w:rFonts w:cs="Calibri"/>
              <w:lang w:val="en-US"/>
            </w:rPr>
            <w:fldChar w:fldCharType="end"/>
          </w:r>
          <w:r w:rsidR="002E3BEC" w:rsidRPr="009370F8">
            <w:rPr>
              <w:rFonts w:cs="Calibri"/>
              <w:lang w:val="en-US"/>
            </w:rPr>
            <w:t>, while losses are less well documented</w:t>
          </w:r>
          <w:r w:rsidR="00132F3B">
            <w:rPr>
              <w:rFonts w:cs="Calibri"/>
              <w:lang w:val="en-US"/>
            </w:rPr>
            <w:t xml:space="preserve"> </w:t>
          </w:r>
          <w:r w:rsidR="00132F3B">
            <w:rPr>
              <w:rFonts w:cs="Calibri"/>
              <w:lang w:val="en-US"/>
            </w:rPr>
            <w:fldChar w:fldCharType="begin" w:fldLock="1"/>
          </w:r>
          <w:r w:rsidR="001001E0">
            <w:rPr>
              <w:rFonts w:cs="Calibri"/>
              <w:lang w:val="en-US"/>
            </w:rPr>
            <w:instrText>ADDIN CSL_CITATION {"citationItems":[{"id":"ITEM-1","itemData":{"author":[{"dropping-particle":"","family":"Bidartondo","given":"MI","non-dropping-particle":"","parse-names":false,"suffix":""},{"dropping-particle":"","family":"Read","given":"DJ","non-dropping-particle":"","parse-names":false,"suffix":""}],"container-title":"Molecular Ecology","id":"ITEM-1","issued":{"date-parts":[["2008"]]},"page":"3707-3716","title":"Fungal specificity bottlenecks during orchid germination and development","type":"article-journal","volume":"17"},"uris":["http://www.mendeley.com/documents/?uuid=3e956ddc-8d8e-4f2c-acda-306084ab85d1"]}],"mendeley":{"formattedCitation":"(Bidartondo &amp; Read, 2008)","plainTextFormattedCitation":"(Bidartondo &amp; Read, 2008)","previouslyFormattedCitation":"(Bidartondo &amp; Read, 200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Bidartondo &amp; Read, 2008)</w:t>
          </w:r>
          <w:r w:rsidR="00132F3B">
            <w:rPr>
              <w:rFonts w:cs="Calibri"/>
              <w:lang w:val="en-US"/>
            </w:rPr>
            <w:fldChar w:fldCharType="end"/>
          </w:r>
          <w:r w:rsidR="002E3BEC" w:rsidRPr="009370F8">
            <w:rPr>
              <w:rFonts w:cs="Calibri"/>
              <w:lang w:val="en-US"/>
            </w:rPr>
            <w:t xml:space="preserve">. </w:t>
          </w:r>
          <w:r w:rsidR="0013512B" w:rsidRPr="009370F8">
            <w:rPr>
              <w:rFonts w:cs="Calibri"/>
              <w:lang w:val="en-US"/>
            </w:rPr>
            <w:t xml:space="preserve">In epiphytic orchids, </w:t>
          </w:r>
          <w:r w:rsidR="0013512B" w:rsidRPr="009370F8">
            <w:rPr>
              <w:rFonts w:cs="Calibri"/>
              <w:lang w:val="en-US"/>
            </w:rPr>
            <w:lastRenderedPageBreak/>
            <w:t>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on the successful transition to adulthood</w:t>
          </w:r>
          <w:r w:rsidR="002E3BEC" w:rsidRPr="009370F8">
            <w:rPr>
              <w:lang w:val="en-US"/>
            </w:rPr>
            <w:t xml:space="preserve"> remains to be assessed</w:t>
          </w:r>
          <w:r w:rsidR="001001E0">
            <w:rPr>
              <w:lang w:val="en-US"/>
            </w:rPr>
            <w:t xml:space="preserve"> </w:t>
          </w:r>
          <w:r w:rsidR="001001E0">
            <w:rPr>
              <w:lang w:val="en-US"/>
            </w:rPr>
            <w:fldChar w:fldCharType="begin" w:fldLock="1"/>
          </w:r>
          <w:r w:rsidR="00A53099">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21"]]},"note":"doi: 10.1111/j.1469-8137.2007.02223.x","page":"237-241","publisher":"John Wiley &amp; Sons, Ltd (10.1111)","title":"Spatial aspects of seed dispersal and seedling recruitment in orchids","type":"article-journal","volume":"176"},"uris":["http://www.mendeley.com/documents/?uuid=437f56c3-75e5-4095-92cf-790852fbe46b"]},{"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Jersáková &amp; Malinová, 2007; McCormick &amp; Jacquemyn, 2014)","plainTextFormattedCitation":"(Jersáková &amp; Malinová, 2007; McCormick &amp; Jacquemyn, 2014)","previouslyFormattedCitation":"(Jersáková &amp; Malinová, 2007; McCormick &amp; Jacquemyn, 2014)"},"properties":{"noteIndex":0},"schema":"https://github.com/citation-style-language/schema/raw/master/csl-citation.json"}</w:instrText>
          </w:r>
          <w:r w:rsidR="001001E0">
            <w:rPr>
              <w:lang w:val="en-US"/>
            </w:rPr>
            <w:fldChar w:fldCharType="separate"/>
          </w:r>
          <w:r w:rsidR="001001E0" w:rsidRPr="001001E0">
            <w:rPr>
              <w:noProof/>
              <w:lang w:val="en-US"/>
            </w:rPr>
            <w:t>(Jersáková &amp; Malinová, 2007; McCormick &amp; Jacquemyn, 2014)</w:t>
          </w:r>
          <w:r w:rsidR="001001E0">
            <w:rPr>
              <w:lang w:val="en-US"/>
            </w:rPr>
            <w:fldChar w:fldCharType="end"/>
          </w:r>
          <w:r w:rsidR="002E3BEC" w:rsidRPr="009370F8">
            <w:rPr>
              <w:lang w:val="en-US"/>
            </w:rPr>
            <w:t>.</w:t>
          </w:r>
        </w:p>
        <w:p w14:paraId="311EE4AC" w14:textId="48B38D8B" w:rsidR="00C17CD3" w:rsidRPr="00AA6EB7" w:rsidRDefault="00720C05" w:rsidP="00144F7B">
          <w:pPr>
            <w:spacing w:after="0" w:line="240" w:lineRule="auto"/>
            <w:jc w:val="both"/>
            <w:rPr>
              <w:lang w:val="en-US"/>
            </w:rPr>
          </w:pPr>
          <w:ins w:id="38" w:author="Hans Jacquemyn" w:date="2018-11-28T15:45:00Z">
            <w:r w:rsidRPr="001001E0">
              <w:rPr>
                <w:b/>
                <w:noProof/>
                <w:lang w:val="en-GB" w:eastAsia="en-GB"/>
                <w:rPrChange w:id="39" w:author="Unknown">
                  <w:rPr>
                    <w:noProof/>
                    <w:lang w:val="en-GB" w:eastAsia="en-GB"/>
                  </w:rPr>
                </w:rPrChange>
              </w:rPr>
              <mc:AlternateContent>
                <mc:Choice Requires="wpg">
                  <w:drawing>
                    <wp:anchor distT="0" distB="0" distL="114300" distR="114300" simplePos="0" relativeHeight="251661312" behindDoc="0" locked="0" layoutInCell="1" allowOverlap="1" wp14:anchorId="3F73EDE3" wp14:editId="22B247FD">
                      <wp:simplePos x="0" y="0"/>
                      <wp:positionH relativeFrom="column">
                        <wp:posOffset>0</wp:posOffset>
                      </wp:positionH>
                      <wp:positionV relativeFrom="paragraph">
                        <wp:posOffset>194310</wp:posOffset>
                      </wp:positionV>
                      <wp:extent cx="5534015" cy="1771015"/>
                      <wp:effectExtent l="19050" t="19050" r="10160" b="19685"/>
                      <wp:wrapSquare wrapText="bothSides"/>
                      <wp:docPr id="1" name="Grupo 5"/>
                      <wp:cNvGraphicFramePr/>
                      <a:graphic xmlns:a="http://schemas.openxmlformats.org/drawingml/2006/main">
                        <a:graphicData uri="http://schemas.microsoft.com/office/word/2010/wordprocessingGroup">
                          <wpg:wgp>
                            <wpg:cNvGrpSpPr/>
                            <wpg:grpSpPr>
                              <a:xfrm>
                                <a:off x="0" y="0"/>
                                <a:ext cx="5534015" cy="1771015"/>
                                <a:chOff x="0" y="0"/>
                                <a:chExt cx="5534015" cy="1771015"/>
                              </a:xfrm>
                            </wpg:grpSpPr>
                            <pic:pic xmlns:pic="http://schemas.openxmlformats.org/drawingml/2006/picture">
                              <pic:nvPicPr>
                                <pic:cNvPr id="4" name="Imagen 9"/>
                                <pic:cNvPicPr>
                                  <a:picLocks noChangeAspect="1"/>
                                </pic:cNvPicPr>
                              </pic:nvPicPr>
                              <pic:blipFill>
                                <a:blip r:embed="rId13">
                                  <a:extLst>
                                    <a:ext uri="{28A0092B-C50C-407E-A947-70E740481C1C}">
                                      <a14:useLocalDpi xmlns:a14="http://schemas.microsoft.com/office/drawing/2010/main" val="0"/>
                                    </a:ext>
                                  </a:extLst>
                                </a:blip>
                                <a:srcRect l="5424" t="6828" r="8020" b="-2"/>
                                <a:stretch>
                                  <a:fillRect/>
                                </a:stretch>
                              </pic:blipFill>
                              <pic:spPr bwMode="auto">
                                <a:xfrm>
                                  <a:off x="0" y="6824"/>
                                  <a:ext cx="3220720" cy="1761490"/>
                                </a:xfrm>
                                <a:prstGeom prst="rect">
                                  <a:avLst/>
                                </a:prstGeom>
                                <a:noFill/>
                                <a:ln w="12700">
                                  <a:solidFill>
                                    <a:srgbClr val="000000"/>
                                  </a:solidFill>
                                  <a:miter lim="800000"/>
                                  <a:headEnd/>
                                  <a:tailEnd/>
                                </a:ln>
                              </pic:spPr>
                            </pic:pic>
                            <wps:wsp>
                              <wps:cNvPr id="6" name="Cuadro de texto 2"/>
                              <wps:cNvSpPr txBox="1">
                                <a:spLocks noChangeArrowheads="1"/>
                              </wps:cNvSpPr>
                              <wps:spPr bwMode="auto">
                                <a:xfrm>
                                  <a:off x="3227695" y="0"/>
                                  <a:ext cx="2306320" cy="1771015"/>
                                </a:xfrm>
                                <a:prstGeom prst="rect">
                                  <a:avLst/>
                                </a:prstGeom>
                                <a:solidFill>
                                  <a:srgbClr val="FFFFFF"/>
                                </a:solidFill>
                                <a:ln w="12700">
                                  <a:solidFill>
                                    <a:srgbClr val="000000"/>
                                  </a:solidFill>
                                  <a:miter lim="800000"/>
                                  <a:headEnd/>
                                  <a:tailEnd/>
                                </a:ln>
                              </wps:spPr>
                              <wps:txbx>
                                <w:txbxContent>
                                  <w:p w14:paraId="68700B1B" w14:textId="57067CF2" w:rsidR="00BF6157" w:rsidRPr="00E43FA1" w:rsidRDefault="00BF6157"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wps:txbx>
                              <wps:bodyPr rot="0" vert="horz" wrap="square" lIns="91440" tIns="45720" rIns="91440" bIns="45720" anchor="t" anchorCtr="0" upright="1">
                                <a:noAutofit/>
                              </wps:bodyPr>
                            </wps:wsp>
                          </wpg:wgp>
                        </a:graphicData>
                      </a:graphic>
                    </wp:anchor>
                  </w:drawing>
                </mc:Choice>
                <mc:Fallback>
                  <w:pict>
                    <v:group w14:anchorId="3F73EDE3" id="Grupo 5" o:spid="_x0000_s1026" style="position:absolute;left:0;text-align:left;margin-left:0;margin-top:15.3pt;width:435.75pt;height:139.45pt;z-index:251661312" coordsize="55340,177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top:68;width:32207;height:17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HL0PEAAAA2gAAAA8AAABkcnMvZG93bnJldi54bWxEj91qwkAUhO8LvsNyhN41G0upIbqKCEKF&#10;Sm38uT5kj0k0ezZkV03evisIvRxm5htmOu9MLW7UusqyglEUgyDOra64ULDfrd4SEM4ja6wtk4Ke&#10;HMxng5cpptre+ZdumS9EgLBLUUHpfZNK6fKSDLrINsTBO9nWoA+yLaRu8R7gppbvcfwpDVYcFkps&#10;aFlSfsmuRgFe1sfV93mT5Ovxoh5tN9Xh+tMr9TrsFhMQnjr/H362v7SCD3hcCTdAz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HL0PEAAAA2gAAAA8AAAAAAAAAAAAAAAAA&#10;nwIAAGRycy9kb3ducmV2LnhtbFBLBQYAAAAABAAEAPcAAACQAwAAAAA=&#10;" stroked="t" strokeweight="1pt">
                        <v:imagedata r:id="rId14" o:title="" croptop="4475f" cropbottom="-1f" cropleft="3555f" cropright="5256f"/>
                        <v:path arrowok="t"/>
                      </v:shape>
                      <v:shapetype id="_x0000_t202" coordsize="21600,21600" o:spt="202" path="m,l,21600r21600,l21600,xe">
                        <v:stroke joinstyle="miter"/>
                        <v:path gradientshapeok="t" o:connecttype="rect"/>
                      </v:shapetype>
                      <v:shape id="Cuadro de texto 2" o:spid="_x0000_s1028" type="#_x0000_t202" style="position:absolute;left:32276;width:23064;height:17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8g8UA&#10;AADaAAAADwAAAGRycy9kb3ducmV2LnhtbESPS2vDMBCE74X8B7GBXkost4cQ3MgmpAltL4GkgZLb&#10;Yq0fxFq5luLHv68KgR6HmfmGWWejaURPnastK3iOYhDEudU1lwrOX/vFCoTzyBoby6RgIgdZOntY&#10;Y6LtwEfqT74UAcIuQQWV920ipcsrMugi2xIHr7CdQR9kV0rd4RDgppEvcbyUBmsOCxW2tK0ov55u&#10;RsFh+uaf91tc9J/t6nK+HnZv+6edUo/zcfMKwtPo/8P39odWsIS/K+EG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UXyDxQAAANoAAAAPAAAAAAAAAAAAAAAAAJgCAABkcnMv&#10;ZG93bnJldi54bWxQSwUGAAAAAAQABAD1AAAAigMAAAAA&#10;" strokeweight="1pt">
                        <v:textbox>
                          <w:txbxContent>
                            <w:p w14:paraId="68700B1B" w14:textId="57067CF2" w:rsidR="00BF6157" w:rsidRPr="00E43FA1" w:rsidRDefault="00BF6157"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v:textbox>
                      </v:shape>
                      <w10:wrap type="square"/>
                    </v:group>
                  </w:pict>
                </mc:Fallback>
              </mc:AlternateContent>
            </w:r>
          </w:ins>
        </w:p>
      </w:sdtContent>
    </w:sdt>
    <w:p w14:paraId="35142F93" w14:textId="4E15E56F" w:rsidR="006178B5" w:rsidRPr="00AA6EB7" w:rsidRDefault="006178B5" w:rsidP="00AA6EB7">
      <w:pPr>
        <w:spacing w:after="0" w:line="240" w:lineRule="auto"/>
        <w:rPr>
          <w:rFonts w:eastAsia="Times New Roman" w:cs="Times New Roman"/>
          <w:b/>
          <w:lang w:val="en-US" w:eastAsia="nl-BE"/>
        </w:rPr>
      </w:pPr>
    </w:p>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351ECEC3"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how multiple partners interacting with abiotic conditions influence the distribution of epiphytic orchids in hyper-diverse tropical forests</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2F679F57"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Pr="00340163">
            <w:rPr>
              <w:lang w:val="en-US"/>
            </w:rPr>
            <w:t xml:space="preserve">. </w:t>
          </w:r>
        </w:p>
        <w:p w14:paraId="4164FF1D" w14:textId="4448E4E3"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occur and result from </w:t>
          </w:r>
          <w:r w:rsidRPr="00340163">
            <w:rPr>
              <w:lang w:val="en-US"/>
            </w:rPr>
            <w:t>sampling effects rather than total complementarity.</w:t>
          </w:r>
        </w:p>
        <w:p w14:paraId="7E2F928E" w14:textId="77777777" w:rsidR="000E2C2C" w:rsidRPr="00AA6EB7"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GB"/>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3673ECED" w14:textId="79576F5E" w:rsidR="000E2C2C" w:rsidRPr="00340163" w:rsidRDefault="000E2C2C" w:rsidP="00AA6EB7">
          <w:pPr>
            <w:widowControl w:val="0"/>
            <w:autoSpaceDE w:val="0"/>
            <w:autoSpaceDN w:val="0"/>
            <w:adjustRightInd w:val="0"/>
            <w:spacing w:after="0" w:line="240" w:lineRule="auto"/>
            <w:jc w:val="both"/>
            <w:rPr>
              <w:lang w:val="en-US"/>
            </w:rPr>
          </w:pPr>
          <w:r w:rsidRPr="00340163">
            <w:rPr>
              <w:b/>
              <w:bCs/>
              <w:lang w:val="en-US"/>
            </w:rPr>
            <w:t xml:space="preserve">(1) </w:t>
          </w:r>
          <w:r w:rsidR="00C83664">
            <w:rPr>
              <w:b/>
              <w:bCs/>
              <w:lang w:val="en-US"/>
            </w:rPr>
            <w:t>a</w:t>
          </w:r>
          <w:r w:rsidRPr="00340163">
            <w:rPr>
              <w:b/>
              <w:bCs/>
              <w:lang w:val="en-US"/>
            </w:rPr>
            <w:t>ddress an unresolved question in plant ecology</w:t>
          </w:r>
          <w:r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Pr="00340163">
            <w:rPr>
              <w:u w:val="single"/>
              <w:lang w:val="en-US"/>
            </w:rPr>
            <w:t>most studies have focused on bipartite interactions</w:t>
          </w:r>
          <w:r w:rsidRPr="00340163">
            <w:rPr>
              <w:lang w:val="en-US"/>
            </w:rPr>
            <w:t xml:space="preserve">, </w:t>
          </w:r>
          <w:r w:rsidRPr="00340163">
            <w:rPr>
              <w:i/>
              <w:lang w:val="en-US"/>
            </w:rPr>
            <w:t>i.e.</w:t>
          </w:r>
          <w:r w:rsidRPr="00340163">
            <w:rPr>
              <w:lang w:val="en-US"/>
            </w:rPr>
            <w:t>, epiphyte-host tree or epiphyte-fungi interactions, while a</w:t>
          </w:r>
          <w:r w:rsidRPr="00340163">
            <w:rPr>
              <w:u w:val="single"/>
              <w:lang w:val="en-US"/>
            </w:rPr>
            <w:t xml:space="preserve"> tripartite network </w:t>
          </w:r>
          <w:r w:rsidRPr="00340163">
            <w:rPr>
              <w:bCs/>
              <w:u w:val="single"/>
              <w:lang w:val="en-US"/>
            </w:rPr>
            <w:t>approach</w:t>
          </w:r>
          <w:r w:rsidRPr="00340163">
            <w:rPr>
              <w:bCs/>
              <w:lang w:val="en-US"/>
            </w:rPr>
            <w:t xml:space="preserve"> (epiphyte-mycorrhiza-host tree) </w:t>
          </w:r>
          <w:r w:rsidRPr="00340163">
            <w:rPr>
              <w:lang w:val="en-US"/>
            </w:rPr>
            <w:t>better reflects the actual situation.</w:t>
          </w:r>
        </w:p>
        <w:p w14:paraId="185504F6" w14:textId="2C917109"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careful field observations and experiments with cutting-edge analyses and molecular techniques</w:t>
          </w:r>
          <w:r w:rsidRPr="00AA6EB7">
            <w:rPr>
              <w:rFonts w:asciiTheme="minorHAnsi" w:hAnsiTheme="minorHAnsi"/>
              <w:sz w:val="22"/>
              <w:szCs w:val="22"/>
            </w:rPr>
            <w:t>, I will be able to decipher:</w:t>
          </w:r>
        </w:p>
        <w:p w14:paraId="10AC0213" w14:textId="62AA3072"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Pr="00AA6EB7">
            <w:rPr>
              <w:rFonts w:asciiTheme="minorHAnsi" w:hAnsiTheme="minorHAnsi"/>
              <w:sz w:val="22"/>
              <w:szCs w:val="22"/>
            </w:rPr>
            <w:t>distribu</w:t>
          </w:r>
          <w:r w:rsidR="00DC6A0D" w:rsidRPr="00AA6EB7">
            <w:rPr>
              <w:rFonts w:asciiTheme="minorHAnsi" w:hAnsiTheme="minorHAnsi"/>
              <w:sz w:val="22"/>
              <w:szCs w:val="22"/>
            </w:rPr>
            <w:t>ted over</w:t>
          </w:r>
          <w:r w:rsidRPr="00AA6EB7">
            <w:rPr>
              <w:rFonts w:asciiTheme="minorHAnsi" w:hAnsiTheme="minorHAnsi"/>
              <w:sz w:val="22"/>
              <w:szCs w:val="22"/>
            </w:rPr>
            <w:t xml:space="preserve"> the host tree</w:t>
          </w:r>
          <w:r w:rsidR="00DC6A0D" w:rsidRPr="00AA6EB7">
            <w:rPr>
              <w:rFonts w:asciiTheme="minorHAnsi" w:hAnsiTheme="minorHAnsi"/>
              <w:sz w:val="22"/>
              <w:szCs w:val="22"/>
            </w:rPr>
            <w:t xml:space="preserve"> trunk</w:t>
          </w:r>
          <w:r w:rsidRPr="00AA6EB7">
            <w:rPr>
              <w:rFonts w:asciiTheme="minorHAnsi" w:hAnsiTheme="minorHAnsi"/>
              <w:sz w:val="22"/>
              <w:szCs w:val="22"/>
            </w:rPr>
            <w:t>.</w:t>
          </w:r>
        </w:p>
        <w:p w14:paraId="31D848ED" w14:textId="36117EE0"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how the vertical gradient of light within a host-tree affects epiphytic orchid germination.</w:t>
          </w:r>
        </w:p>
        <w:p w14:paraId="51728483" w14:textId="583D1BB5" w:rsidR="000E2C2C"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whether orchid mycorrhizal partners are replaced or retained over an individual's </w:t>
          </w:r>
          <w:r w:rsidRPr="00AA6EB7">
            <w:rPr>
              <w:rFonts w:asciiTheme="minorHAnsi" w:hAnsiTheme="minorHAnsi"/>
              <w:sz w:val="22"/>
              <w:szCs w:val="22"/>
            </w:rPr>
            <w:lastRenderedPageBreak/>
            <w:t>lifetime, and the underlying mechanisms.</w:t>
          </w:r>
        </w:p>
        <w:p w14:paraId="31527C51" w14:textId="4F993F7B"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Pr="00AA6EB7">
            <w:rPr>
              <w:rFonts w:asciiTheme="minorHAnsi" w:eastAsiaTheme="minorHAnsi" w:hAnsiTheme="minorHAnsi" w:cs="Verdana"/>
              <w:b/>
              <w:sz w:val="22"/>
              <w:szCs w:val="22"/>
              <w:lang w:val="en-US"/>
            </w:rPr>
            <w:t>the patterns and potential drivers of tropical 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45252AC6"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how climatic 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777D048C" w14:textId="507AB74B" w:rsidR="000D3440" w:rsidRPr="006E3E65"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 xml:space="preserve">addition, the technology for massive DNA sequencing of microscopic fungi has been developed only in the last 15-10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sdtContent>
    </w:sdt>
    <w:p w14:paraId="35142F98" w14:textId="2873A491" w:rsidR="00D33F8F" w:rsidRPr="00AA6EB7" w:rsidRDefault="00D33F8F" w:rsidP="00AA6EB7">
      <w:pPr>
        <w:spacing w:after="0" w:line="240" w:lineRule="auto"/>
        <w:rPr>
          <w:rFonts w:eastAsia="Times New Roman" w:cs="Times New Roman"/>
          <w:lang w:val="en-US" w:eastAsia="nl-BE"/>
        </w:rPr>
      </w:pPr>
    </w:p>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AA6EB7" w:rsidRDefault="006178B5" w:rsidP="00AA6EB7">
      <w:pPr>
        <w:spacing w:after="0" w:line="240" w:lineRule="auto"/>
        <w:jc w:val="both"/>
        <w:rPr>
          <w:rFonts w:eastAsia="Times New Roman" w:cs="Calibri"/>
          <w:bCs/>
          <w:i/>
          <w:color w:val="00B0F0"/>
          <w:lang w:val="en-GB" w:eastAsia="nl-BE"/>
        </w:rPr>
      </w:pPr>
    </w:p>
    <w:sdt>
      <w:sdtPr>
        <w:id w:val="-2102408159"/>
        <w:placeholder>
          <w:docPart w:val="BF54DFE9335F4BBDAEA6E735AFDF4A32"/>
        </w:placeholder>
      </w:sdtPr>
      <w:sdtEndPr/>
      <w:sdtContent>
        <w:p w14:paraId="0199CF1F" w14:textId="689342AE" w:rsidR="00E161D4" w:rsidRPr="00A97207" w:rsidRDefault="00B47A76" w:rsidP="00AA6EB7">
          <w:pPr>
            <w:widowControl w:val="0"/>
            <w:autoSpaceDE w:val="0"/>
            <w:autoSpaceDN w:val="0"/>
            <w:adjustRightInd w:val="0"/>
            <w:spacing w:after="0" w:line="240" w:lineRule="auto"/>
            <w:jc w:val="both"/>
            <w:rPr>
              <w:lang w:val="en-US"/>
            </w:rPr>
          </w:pPr>
          <w:r w:rsidRPr="00A97207">
            <w:rPr>
              <w:lang w:val="en-US"/>
            </w:rPr>
            <w:t xml:space="preserve">The work will be structured in three work packages (WP). </w:t>
          </w:r>
          <w:r w:rsidR="00E161D4" w:rsidRPr="00A97207">
            <w:rPr>
              <w:lang w:val="en-US"/>
            </w:rPr>
            <w:t>In WP</w:t>
          </w:r>
          <w:r w:rsidRPr="00A97207">
            <w:rPr>
              <w:lang w:val="en-US"/>
            </w:rPr>
            <w:t xml:space="preserve"> </w:t>
          </w:r>
          <w:r w:rsidR="00E161D4" w:rsidRPr="00A97207">
            <w:rPr>
              <w:lang w:val="en-US"/>
            </w:rPr>
            <w:t xml:space="preserve">1, I will </w:t>
          </w:r>
          <w:r w:rsidR="00C42FDD" w:rsidRPr="00A97207">
            <w:rPr>
              <w:lang w:val="en-US"/>
            </w:rPr>
            <w:t>study 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Therefore</w:t>
          </w:r>
          <w:r w:rsidR="00C42FDD" w:rsidRPr="00A97207">
            <w:rPr>
              <w:lang w:val="en-US"/>
            </w:rPr>
            <w:t>,</w:t>
          </w:r>
          <w:r w:rsidR="00E161D4" w:rsidRPr="00A97207">
            <w:rPr>
              <w:lang w:val="en-US"/>
            </w:rPr>
            <w:t xml:space="preserve"> </w:t>
          </w:r>
          <w:r w:rsidR="00E92A66">
            <w:rPr>
              <w:lang w:val="en-US"/>
            </w:rPr>
            <w:t>I will sample 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ins w:id="40" w:author="agustina ventre" w:date="2018-11-29T12:40:00Z">
            <w:r w:rsidR="00A97207">
              <w:rPr>
                <w:lang w:val="en-US"/>
              </w:rPr>
              <w:t>2</w:t>
            </w:r>
          </w:ins>
          <w:del w:id="41" w:author="agustina ventre" w:date="2018-11-29T12:40:00Z">
            <w:r w:rsidR="00CB0770" w:rsidRPr="00A97207" w:rsidDel="00A97207">
              <w:rPr>
                <w:lang w:val="en-US"/>
              </w:rPr>
              <w:delText>1</w:delText>
            </w:r>
          </w:del>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In WP 3, I will assess whether mycorrhizal fungi communities change between the seedling and the adult stages of epiphytic orchids (H3) and infer potential underlying ecological mechanisms (H4). To this end, I will perform seed germination experiments in dry-humid transition forest plots</w:t>
          </w:r>
          <w:r w:rsidR="00E161D4" w:rsidRPr="00A97207">
            <w:rPr>
              <w:lang w:val="en-US"/>
            </w:rPr>
            <w:t>.</w:t>
          </w:r>
          <w:r w:rsidR="00DD46C1" w:rsidRPr="00A97207">
            <w:rPr>
              <w:lang w:val="en-US"/>
            </w:rPr>
            <w:t xml:space="preserve"> </w:t>
          </w:r>
          <w:r w:rsidR="00E161D4" w:rsidRPr="00A97207">
            <w:rPr>
              <w:lang w:val="en-US"/>
            </w:rPr>
            <w:t>[</w:t>
          </w:r>
          <w:commentRangeStart w:id="42"/>
          <w:r w:rsidR="00E161D4" w:rsidRPr="00A97207">
            <w:rPr>
              <w:lang w:val="en-US"/>
            </w:rPr>
            <w:t>State the cohesion of the work packages in a phrase.]</w:t>
          </w:r>
          <w:commentRangeEnd w:id="42"/>
          <w:r w:rsidR="00A97207">
            <w:rPr>
              <w:rStyle w:val="Refdecomentario"/>
            </w:rPr>
            <w:commentReference w:id="42"/>
          </w:r>
          <w:r w:rsidR="00D51486" w:rsidRPr="00A97207">
            <w:rPr>
              <w:lang w:val="en-US"/>
            </w:rPr>
            <w:t xml:space="preserve"> </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77777777" w:rsidR="00DF51C6" w:rsidRPr="00A97207" w:rsidRDefault="00DF51C6" w:rsidP="00AA6EB7">
          <w:pPr>
            <w:widowControl w:val="0"/>
            <w:spacing w:after="0" w:line="240" w:lineRule="auto"/>
            <w:jc w:val="both"/>
            <w:rPr>
              <w:lang w:val="en-US"/>
            </w:rPr>
          </w:pPr>
        </w:p>
        <w:p w14:paraId="74F3F2CE" w14:textId="5E75733A" w:rsidR="00DF51C6" w:rsidRPr="00A97207" w:rsidRDefault="00DF51C6" w:rsidP="00AA6EB7">
          <w:pPr>
            <w:spacing w:after="0" w:line="240" w:lineRule="auto"/>
            <w:jc w:val="both"/>
            <w:rPr>
              <w:lang w:val="en-US"/>
            </w:rPr>
          </w:pPr>
          <w:r w:rsidRPr="00A97207">
            <w:rPr>
              <w:lang w:val="en-US"/>
            </w:rPr>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Pr="00A97207">
            <w:rPr>
              <w:lang w:val="en-US"/>
            </w:rPr>
            <w:t xml:space="preserve">is probably an important determinant of orchid occurrence. Yet, orchid </w:t>
          </w:r>
          <w:r w:rsidRPr="00A97207">
            <w:rPr>
              <w:lang w:val="en-US"/>
            </w:rPr>
            <w:lastRenderedPageBreak/>
            <w:t>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t xml:space="preserve"> </w:t>
          </w:r>
          <w:r w:rsidR="00A53099">
            <w:rPr>
              <w:vertAlign w:val="superscript"/>
              <w:lang w:val="en-US"/>
            </w:rPr>
            <w:fldChar w:fldCharType="begin" w:fldLock="1"/>
          </w:r>
          <w:r w:rsidR="00A41180">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1"]]},"note":"doi: 10.1086/673757","page":"269-295","publisher":"The University of Chicago Press","title":"Rethinking Mutualism Stability: Cheaters and the Evolution of Sanctions","type":"article-journal","volume":"88"},"uris":["http://www.mendeley.com/documents/?uuid=e3e339cc-0444-45c9-aa16-3cfc9c090ae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Frederickson, 2013; Batstone &lt;i&gt;et al.&lt;/i&gt;, 2018)","plainTextFormattedCitation":"(Frederickson, 2013; Batstone et al., 2018)","previouslyFormattedCitation":"(Frederickson, 2013; Batstone &lt;i&gt;et al.&lt;/i&gt;, 2018)"},"properties":{"noteIndex":0},"schema":"https://github.com/citation-style-language/schema/raw/master/csl-citation.json"}</w:instrText>
          </w:r>
          <w:r w:rsidR="00A53099">
            <w:rPr>
              <w:vertAlign w:val="superscript"/>
              <w:lang w:val="en-US"/>
            </w:rPr>
            <w:fldChar w:fldCharType="separate"/>
          </w:r>
          <w:r w:rsidR="00A53099" w:rsidRPr="00A53099">
            <w:rPr>
              <w:noProof/>
              <w:lang w:val="en-US"/>
            </w:rPr>
            <w:t xml:space="preserve">(Frederickson, 2013; Batstone </w:t>
          </w:r>
          <w:r w:rsidR="00A53099" w:rsidRPr="00A53099">
            <w:rPr>
              <w:i/>
              <w:noProof/>
              <w:lang w:val="en-US"/>
            </w:rPr>
            <w:t>et al.</w:t>
          </w:r>
          <w:r w:rsidR="00A53099" w:rsidRPr="00A53099">
            <w:rPr>
              <w:noProof/>
              <w:lang w:val="en-US"/>
            </w:rPr>
            <w:t>, 2018)</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when the preferred partner is not locally available. Species exhibiting such ability have more chances of germinating in a variety of microsites t</w:t>
          </w:r>
          <w:r w:rsidR="00A53099">
            <w:rPr>
              <w:lang w:val="en-US"/>
            </w:rPr>
            <w:t>han highly-specialized species.</w:t>
          </w:r>
        </w:p>
        <w:p w14:paraId="1775C4A9" w14:textId="275033A3" w:rsidR="00DD46C1" w:rsidRDefault="00AA6EB7" w:rsidP="00AA6EB7">
          <w:pPr>
            <w:spacing w:after="0" w:line="240" w:lineRule="auto"/>
            <w:jc w:val="both"/>
          </w:pPr>
          <w:r w:rsidRPr="00A97207">
            <w:rPr>
              <w:lang w:val="en-US"/>
            </w:rPr>
            <w:tab/>
          </w:r>
          <w:r w:rsidR="00DD46C1"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ins w:id="43" w:author="agustina ventre" w:date="2018-11-29T12:42:00Z">
            <w:r w:rsidR="00F467A0">
              <w:rPr>
                <w:lang w:val="en-US"/>
              </w:rPr>
              <w:t>2</w:t>
            </w:r>
          </w:ins>
          <w:del w:id="44" w:author="agustina ventre" w:date="2018-11-29T12:42:00Z">
            <w:r w:rsidR="00CB0770" w:rsidRPr="00A97207" w:rsidDel="00F467A0">
              <w:rPr>
                <w:lang w:val="en-US"/>
              </w:rPr>
              <w:delText>1</w:delText>
            </w:r>
          </w:del>
          <w:r w:rsidR="00DD46C1" w:rsidRPr="00A97207">
            <w:rPr>
              <w:lang w:val="en-US"/>
            </w:rPr>
            <w:t>a). The forest types encompass dry forests in the Cauca River Valley, dry-humid transition forests (DHTF) in the valley slope, and cloud forests in the Pacific slope. In each forest type I will choose two plots 5 km apart and 10 host trees per plot. I will sample plants growing at a height of 10 m on tree trunks using the single-rope climbing method</w:t>
          </w:r>
          <w:r w:rsidR="00CB0770" w:rsidRPr="00A97207">
            <w:rPr>
              <w:lang w:val="en-US"/>
            </w:rPr>
            <w:t xml:space="preserve"> (Fig. </w:t>
          </w:r>
          <w:ins w:id="45" w:author="agustina ventre" w:date="2018-11-29T12:42:00Z">
            <w:r w:rsidR="00F467A0">
              <w:rPr>
                <w:lang w:val="en-US"/>
              </w:rPr>
              <w:t>2</w:t>
            </w:r>
          </w:ins>
          <w:del w:id="46" w:author="agustina ventre" w:date="2018-11-29T12:42:00Z">
            <w:r w:rsidR="00CB0770" w:rsidRPr="00A97207" w:rsidDel="00F467A0">
              <w:rPr>
                <w:lang w:val="en-US"/>
              </w:rPr>
              <w:delText>1</w:delText>
            </w:r>
          </w:del>
          <w:r w:rsidR="00CB0770" w:rsidRPr="00A97207">
            <w:rPr>
              <w:lang w:val="en-US"/>
            </w:rPr>
            <w:t>b)</w:t>
          </w:r>
          <w:r w:rsidR="00DD46C1" w:rsidRPr="00A97207">
            <w:rPr>
              <w:lang w:val="en-US"/>
            </w:rPr>
            <w:t xml:space="preserve">, collecting three 2-cm root fragments in up to five individuals per orchid species of all the species found. </w:t>
          </w:r>
          <w:r w:rsidR="00DD46C1" w:rsidRPr="00AA6EB7">
            <w:t>Sampling will not destroy the plants.</w:t>
          </w:r>
        </w:p>
        <w:p w14:paraId="7158AD7D" w14:textId="77777777" w:rsidR="00144F7B" w:rsidRPr="00AA6EB7" w:rsidRDefault="00144F7B" w:rsidP="00AA6EB7">
          <w:pPr>
            <w:spacing w:after="0" w:line="240" w:lineRule="auto"/>
            <w:jc w:val="both"/>
          </w:pPr>
        </w:p>
        <w:p w14:paraId="1C0635DA" w14:textId="77777777" w:rsidR="00DD46C1" w:rsidRPr="00AA6EB7" w:rsidRDefault="00DD46C1" w:rsidP="00AA6EB7">
          <w:pPr>
            <w:widowControl w:val="0"/>
            <w:autoSpaceDE w:val="0"/>
            <w:autoSpaceDN w:val="0"/>
            <w:adjustRightInd w:val="0"/>
            <w:spacing w:after="0" w:line="240" w:lineRule="auto"/>
            <w:jc w:val="center"/>
            <w:rPr>
              <w:b/>
            </w:rPr>
          </w:pPr>
          <w:r w:rsidRPr="00AA6EB7">
            <w:rPr>
              <w:b/>
              <w:noProof/>
              <w:lang w:val="en-GB" w:eastAsia="en-GB"/>
            </w:rPr>
            <w:drawing>
              <wp:inline distT="0" distB="0" distL="0" distR="0" wp14:anchorId="5B22B24A" wp14:editId="2C8066E4">
                <wp:extent cx="4476750" cy="170434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5">
                          <a:extLst>
                            <a:ext uri="{28A0092B-C50C-407E-A947-70E740481C1C}">
                              <a14:useLocalDpi xmlns:a14="http://schemas.microsoft.com/office/drawing/2010/main" val="0"/>
                            </a:ext>
                          </a:extLst>
                        </a:blip>
                        <a:srcRect t="15891"/>
                        <a:stretch>
                          <a:fillRect/>
                        </a:stretch>
                      </pic:blipFill>
                      <pic:spPr bwMode="auto">
                        <a:xfrm>
                          <a:off x="0" y="0"/>
                          <a:ext cx="4476750" cy="1704340"/>
                        </a:xfrm>
                        <a:prstGeom prst="rect">
                          <a:avLst/>
                        </a:prstGeom>
                        <a:noFill/>
                        <a:ln>
                          <a:noFill/>
                        </a:ln>
                      </pic:spPr>
                    </pic:pic>
                  </a:graphicData>
                </a:graphic>
              </wp:inline>
            </w:drawing>
          </w:r>
        </w:p>
        <w:p w14:paraId="348A074A" w14:textId="38517274" w:rsidR="00DD46C1" w:rsidRPr="00F467A0" w:rsidRDefault="00DD46C1" w:rsidP="00AA6EB7">
          <w:pPr>
            <w:spacing w:after="0" w:line="240" w:lineRule="auto"/>
            <w:jc w:val="both"/>
            <w:rPr>
              <w:lang w:val="en-US"/>
            </w:rPr>
          </w:pPr>
          <w:r w:rsidRPr="00F467A0">
            <w:rPr>
              <w:b/>
              <w:lang w:val="en-US"/>
            </w:rPr>
            <w:t>Fig.</w:t>
          </w:r>
          <w:r w:rsidRPr="00F467A0">
            <w:rPr>
              <w:lang w:val="en-US"/>
            </w:rPr>
            <w:t xml:space="preserve"> </w:t>
          </w:r>
          <w:r w:rsidR="00F467A0">
            <w:rPr>
              <w:b/>
              <w:lang w:val="en-US"/>
            </w:rPr>
            <w:t>2</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sidRPr="00F467A0">
            <w:rPr>
              <w:lang w:val="en-US"/>
            </w:rPr>
            <w:t xml:space="preserve"> Sampling method.</w:t>
          </w:r>
        </w:p>
        <w:p w14:paraId="55B96E3F" w14:textId="77777777" w:rsidR="00AA6EB7" w:rsidRPr="00AC242B" w:rsidRDefault="00AA6EB7" w:rsidP="00AA6EB7">
          <w:pPr>
            <w:spacing w:after="0" w:line="240" w:lineRule="auto"/>
            <w:jc w:val="both"/>
            <w:rPr>
              <w:lang w:val="en-US"/>
            </w:rPr>
          </w:pPr>
        </w:p>
        <w:p w14:paraId="758DF5EF" w14:textId="47590830" w:rsidR="00DF51C6" w:rsidRPr="00635BCD" w:rsidRDefault="00AA6EB7" w:rsidP="00AA6EB7">
          <w:pPr>
            <w:spacing w:after="0" w:line="240" w:lineRule="auto"/>
            <w:jc w:val="both"/>
            <w:rPr>
              <w:lang w:val="en-US"/>
            </w:rPr>
          </w:pPr>
          <w:r w:rsidRPr="00AC242B">
            <w:rPr>
              <w:lang w:val="en-US"/>
            </w:rPr>
            <w:tab/>
          </w:r>
          <w:r w:rsidR="00DF51C6" w:rsidRPr="00AC242B">
            <w:rPr>
              <w:lang w:val="en-US"/>
            </w:rPr>
            <w:t xml:space="preserve">Based </w:t>
          </w:r>
          <w:r w:rsidR="00DF51C6" w:rsidRPr="00635BCD">
            <w:rPr>
              <w:lang w:val="en-US"/>
            </w:rPr>
            <w:t xml:space="preserve">on diversity inventories in the study locations, I expect to find approximately 120 orchid species in total (García-Revelo, S. unpubl.; Ospina, NH, unpubl.). Some orchid species are expected to be unique to a particular forest type, while others are expected to occur in at least two of them. I will register the </w:t>
          </w:r>
          <w:r w:rsidR="00DF51C6" w:rsidRPr="00635BCD">
            <w:rPr>
              <w:b/>
              <w:lang w:val="en-US"/>
            </w:rPr>
            <w:t>host tree species</w:t>
          </w:r>
          <w:r w:rsidR="00DF51C6" w:rsidRPr="00635BCD">
            <w:rPr>
              <w:lang w:val="en-US"/>
            </w:rPr>
            <w:t xml:space="preserve"> where the different epiphytic orchid species occur (host-tree breadth), and the </w:t>
          </w:r>
          <w:r w:rsidR="00DF51C6" w:rsidRPr="00635BCD">
            <w:rPr>
              <w:b/>
              <w:lang w:val="en-US"/>
            </w:rPr>
            <w:t>mycorrhizal partners</w:t>
          </w:r>
          <w:r w:rsidR="00DF51C6" w:rsidRPr="00635BCD">
            <w:rPr>
              <w:lang w:val="en-US"/>
            </w:rPr>
            <w:t xml:space="preserve"> in orchid roots (mycorrhizal fungi breadth). With this information, I will be able to test H1, which states that the influence of partner availability on epiphytic orchid distribution depends on partner breadth and abiotic conditions.</w:t>
          </w:r>
        </w:p>
        <w:p w14:paraId="3D9BFF57" w14:textId="77777777" w:rsidR="00AA6EB7" w:rsidRPr="00635BCD" w:rsidRDefault="00AA6EB7" w:rsidP="00AA6EB7">
          <w:pPr>
            <w:spacing w:after="0" w:line="240" w:lineRule="auto"/>
            <w:jc w:val="both"/>
            <w:rPr>
              <w:lang w:val="en-US"/>
            </w:rPr>
          </w:pPr>
        </w:p>
        <w:p w14:paraId="6A8A6D3F" w14:textId="602690F4" w:rsidR="00D559D0" w:rsidRDefault="00D559D0" w:rsidP="00AA6EB7">
          <w:pPr>
            <w:widowControl w:val="0"/>
            <w:autoSpaceDE w:val="0"/>
            <w:autoSpaceDN w:val="0"/>
            <w:adjustRightInd w:val="0"/>
            <w:spacing w:after="0" w:line="240" w:lineRule="auto"/>
            <w:jc w:val="both"/>
            <w:rPr>
              <w:b/>
              <w:lang w:val="en-US"/>
            </w:rPr>
          </w:pPr>
          <w:commentRangeStart w:id="47"/>
          <w:r w:rsidRPr="00635BCD">
            <w:rPr>
              <w:i/>
              <w:lang w:val="en-US"/>
            </w:rPr>
            <w:t xml:space="preserve">Task 1.1 </w:t>
          </w:r>
          <w:del w:id="48" w:author="agustina ventre" w:date="2018-11-29T12:45:00Z">
            <w:r w:rsidDel="00635BCD">
              <w:rPr>
                <w:i/>
                <w:lang w:val="en-US"/>
              </w:rPr>
              <w:delText xml:space="preserve">Characterization </w:delText>
            </w:r>
          </w:del>
          <w:ins w:id="49" w:author="agustina ventre" w:date="2018-11-29T12:45:00Z">
            <w:r w:rsidR="00635BCD">
              <w:rPr>
                <w:i/>
                <w:lang w:val="en-US"/>
              </w:rPr>
              <w:t xml:space="preserve">Characterizing </w:t>
            </w:r>
          </w:ins>
          <w:del w:id="50" w:author="agustina ventre" w:date="2018-11-29T12:45:00Z">
            <w:r w:rsidDel="00635BCD">
              <w:rPr>
                <w:i/>
                <w:lang w:val="en-US"/>
              </w:rPr>
              <w:delText xml:space="preserve">of </w:delText>
            </w:r>
          </w:del>
          <w:r>
            <w:rPr>
              <w:i/>
              <w:lang w:val="en-US"/>
            </w:rPr>
            <w:t>a</w:t>
          </w:r>
          <w:r w:rsidR="00DF51C6" w:rsidRPr="00635BCD">
            <w:rPr>
              <w:i/>
              <w:lang w:val="en-US"/>
            </w:rPr>
            <w:t>biotic conditions</w:t>
          </w:r>
          <w:commentRangeEnd w:id="47"/>
          <w:r w:rsidR="00720C05">
            <w:rPr>
              <w:rStyle w:val="Refdecomentario"/>
            </w:rPr>
            <w:commentReference w:id="47"/>
          </w:r>
        </w:p>
        <w:p w14:paraId="6220BA46" w14:textId="4E388D1D" w:rsidR="00DF51C6" w:rsidRPr="00635BCD" w:rsidRDefault="00DF51C6" w:rsidP="00AA6EB7">
          <w:pPr>
            <w:widowControl w:val="0"/>
            <w:autoSpaceDE w:val="0"/>
            <w:autoSpaceDN w:val="0"/>
            <w:adjustRightInd w:val="0"/>
            <w:spacing w:after="0" w:line="240" w:lineRule="auto"/>
            <w:jc w:val="both"/>
            <w:rPr>
              <w:lang w:val="en-US"/>
            </w:rPr>
          </w:pPr>
          <w:r w:rsidRPr="00635BCD">
            <w:rPr>
              <w:lang w:val="en-US"/>
            </w:rPr>
            <w:t xml:space="preserve">To characterize </w:t>
          </w:r>
          <w:r w:rsidRPr="00635BCD">
            <w:rPr>
              <w:b/>
              <w:lang w:val="en-US"/>
            </w:rPr>
            <w:t>regional climate</w:t>
          </w:r>
          <w:r w:rsidRPr="00635BCD">
            <w:rPr>
              <w:lang w:val="en-US"/>
            </w:rPr>
            <w:t xml:space="preserve"> I will use climatic data from meteorological stations near the plots. To describe the </w:t>
          </w:r>
          <w:r w:rsidRPr="00635BCD">
            <w:rPr>
              <w:b/>
              <w:lang w:val="en-US"/>
            </w:rPr>
            <w:t>light environment of host trees</w:t>
          </w:r>
          <w:r w:rsidRPr="00635BCD">
            <w:rPr>
              <w:lang w:val="en-US"/>
            </w:rPr>
            <w:t xml:space="preserve"> I will measure photosynthetically active radiation (PAR, mol·m</w:t>
          </w:r>
          <w:r w:rsidRPr="00635BCD">
            <w:rPr>
              <w:vertAlign w:val="superscript"/>
              <w:lang w:val="en-US"/>
            </w:rPr>
            <w:t>-2</w:t>
          </w:r>
          <w:r w:rsidRPr="00635BCD">
            <w:rPr>
              <w:lang w:val="en-US"/>
            </w:rPr>
            <w:t>·day</w:t>
          </w:r>
          <w:r w:rsidRPr="00635BCD">
            <w:rPr>
              <w:vertAlign w:val="superscript"/>
              <w:lang w:val="en-US"/>
            </w:rPr>
            <w:t>-1</w:t>
          </w:r>
          <w:r w:rsidRPr="00635BCD">
            <w:rPr>
              <w:lang w:val="en-US"/>
            </w:rPr>
            <w:t>) by taking three hemispheric photographs in each tree at 10 m, where orchid roots will be sampled. To improve PAR estimation accuracy, I will measure the diffuse to direct PAR ratio with BF5 diffuse PAR sensors (Delta-T Devices, UK) in three randomly chosen host trees.</w:t>
          </w:r>
        </w:p>
        <w:p w14:paraId="1C96F15D" w14:textId="77777777" w:rsidR="00DF51C6" w:rsidRPr="00635BCD" w:rsidRDefault="00DF51C6" w:rsidP="00AA6EB7">
          <w:pPr>
            <w:widowControl w:val="0"/>
            <w:autoSpaceDE w:val="0"/>
            <w:autoSpaceDN w:val="0"/>
            <w:adjustRightInd w:val="0"/>
            <w:spacing w:after="0" w:line="240" w:lineRule="auto"/>
            <w:jc w:val="both"/>
            <w:rPr>
              <w:lang w:val="en-US"/>
            </w:rPr>
          </w:pPr>
        </w:p>
        <w:p w14:paraId="31B6B2A8" w14:textId="6C32AEE9" w:rsidR="00D559D0" w:rsidRDefault="00D559D0" w:rsidP="00AA6EB7">
          <w:pPr>
            <w:widowControl w:val="0"/>
            <w:spacing w:after="0" w:line="240" w:lineRule="auto"/>
            <w:jc w:val="both"/>
            <w:rPr>
              <w:b/>
              <w:lang w:val="en-US"/>
            </w:rPr>
          </w:pPr>
          <w:r w:rsidRPr="00635BCD">
            <w:rPr>
              <w:i/>
              <w:lang w:val="en-US"/>
            </w:rPr>
            <w:t>Task 1.2 Assessing p</w:t>
          </w:r>
          <w:r w:rsidR="00DF51C6" w:rsidRPr="00635BCD">
            <w:rPr>
              <w:i/>
              <w:lang w:val="en-US"/>
            </w:rPr>
            <w:t>artner breadth</w:t>
          </w:r>
          <w:r w:rsidR="00DF51C6" w:rsidRPr="00635BCD">
            <w:rPr>
              <w:b/>
              <w:lang w:val="en-US"/>
            </w:rPr>
            <w:t xml:space="preserve"> </w:t>
          </w:r>
        </w:p>
        <w:p w14:paraId="65B63FC5" w14:textId="5518FBFB" w:rsidR="00DF51C6" w:rsidRPr="00635BCD" w:rsidRDefault="00DF51C6" w:rsidP="00AA6EB7">
          <w:pPr>
            <w:widowControl w:val="0"/>
            <w:spacing w:after="0" w:line="240" w:lineRule="auto"/>
            <w:jc w:val="both"/>
            <w:rPr>
              <w:lang w:val="en-US"/>
            </w:rPr>
          </w:pPr>
          <w:r w:rsidRPr="00635BCD">
            <w:rPr>
              <w:lang w:val="en-US"/>
            </w:rPr>
            <w:t xml:space="preserve">Since mycorrhizal fungi are microscopic and may form complex interactions with both host trees </w:t>
          </w:r>
          <w:r w:rsidRPr="00635BCD">
            <w:rPr>
              <w:lang w:val="en-US"/>
            </w:rPr>
            <w:lastRenderedPageBreak/>
            <w:t xml:space="preserve">and orchids, I will combine </w:t>
          </w:r>
          <w:r w:rsidRPr="00635BCD">
            <w:rPr>
              <w:b/>
              <w:lang w:val="en-US"/>
            </w:rPr>
            <w:t>meta-barcoding of mycorrhizal DNA</w:t>
          </w:r>
          <w:r w:rsidRPr="00635BCD">
            <w:rPr>
              <w:lang w:val="en-US"/>
            </w:rPr>
            <w:t xml:space="preserve"> with </w:t>
          </w:r>
          <w:r w:rsidRPr="00635BCD">
            <w:rPr>
              <w:b/>
              <w:lang w:val="en-US"/>
            </w:rPr>
            <w:t>network analysis tools</w:t>
          </w:r>
          <w:r w:rsidRPr="00AA6EB7">
            <w:rPr>
              <w:rStyle w:val="Refdenotaalpie"/>
            </w:rPr>
            <w:footnoteReference w:id="1"/>
          </w:r>
          <w:r w:rsidRPr="00635BCD">
            <w:rPr>
              <w:lang w:val="en-US"/>
            </w:rPr>
            <w:t xml:space="preserve"> to assess mycorrhizal partner breadth</w:t>
          </w:r>
          <w:r w:rsidR="00A41180">
            <w:rPr>
              <w:rStyle w:val="Refdenotaalpie"/>
            </w:rPr>
            <w:t xml:space="preserve"> </w:t>
          </w:r>
          <w:r w:rsidR="00A41180">
            <w:fldChar w:fldCharType="begin" w:fldLock="1"/>
          </w:r>
          <w:r w:rsidR="00A41180">
            <w:instrText>ADDIN CSL_CITATION {"citationItems":[{"id":"ITEM-1","itemData":{"DOI":"10.1111/j.1469-8137.2011.03796.x","ISBN":"1469-8137","ISSN":"0028646X","PMID":"21668874","abstract":"* •The specificity of orchids for their fungi can vary substantially, from highly specialist interactions to more generalist interactions, but little is known about the evolutionary history of the mycorrhizal specificity of orchids. * •Here, we used a network analysis approach to investigate orchid mycorrhizal associations in 16 species of the genus Orchis sampled across 11 different regions in Europe. We first examined in detail the structure of the network of associations and then tested for a phylogenetic signal in mycorrhizal specificity and identified the fungi with which the orchids associated. * •We found 20 different fungal lineages that associated with species of the genus Orchis, most of them being related to members of the Tulasnellaceae (84.33% of all identified associations) and a smaller proportion being related to members of the Ceratobasidiaceae (9.97%). Species associations formed a nested network that is built on asymmetric links among species. Evolution of mycorrhizal specificity in Orchis closely resembles a Brownian motion process, and the interaction between Orchis and Tulasnellaceae fungi is significantly influenced by the phylogenetic relationships between the Orchis species. * •Our results provide evidence of the presence of phylogenetic conservatism in mycorrhizal specificity in orchids and demonstrate that evolutionary processes may be an important factor in generating patterns of mycorrhizal associations.","author":[{"dropping-particle":"","family":"Jacquemyn","given":"Hans","non-dropping-particle":"","parse-names":false,"suffix":""},{"dropping-particle":"","family":"Merckx","given":"Vincent","non-dropping-particle":"","parse-names":false,"suffix":""},{"dropping-particle":"","family":"Brys","given":"Rein","non-dropping-particle":"","parse-names":false,"suffix":""},{"dropping-particle":"","family":"Tyteca","given":"Daniel","non-dropping-particle":"","parse-names":false,"suffix":""},{"dropping-particle":"","family":"Cammue","given":"Bruno P.A.","non-dropping-particle":"","parse-names":false,"suffix":""},{"dropping-particle":"","family":"Honnay","given":"Olivier","non-dropping-particle":"","parse-names":false,"suffix":""},{"dropping-particle":"","family":"Lievens","given":"Bart","non-dropping-particle":"","parse-names":false,"suffix":""}],"container-title":"New Phytologist","id":"ITEM-1","issue":"2","issued":{"date-parts":[["2011"]]},"page":"518-528","title":"Analysis of network architecture reveals phylogenetic constraints on mycorrhizal specificity in the genus Orchis (Orchidaceae)","type":"article-journal","volume":"192"},"uris":["http://www.mendeley.com/documents/?uuid=75007bf2-5964-461b-af7e-41a9590f532e"]},{"id":"ITEM-2","itemData":{"DOI":"10.1111/nph.13281","ISBN":"1469-8137","ISSN":"14698137","PMID":"25614926","abstract":"Multispecies assemblages often consist of a complex network of interactions. Describing the architecture of these networks is a first step in understanding the stability and persistence of these species-rich communities. Whereas a large body of research has been devoted to the description of above-ground interactions, much less attention has been paid to below-ground interactions, probably because of difficulties to adequately assess the nature and diversity of interactions occurring below the ground. In this study, we used 454 amplicon pyrosequencing to investigate the architecture of the network between mycorrhizal fungi and 20 orchid species co-occurring in a species-rich Mediterranean grasslands. We found 100 different fungal operational taxonomic units (OTUs) known to be mycorrhi- zal in orchids, most of which were members related to the genera Ceratobasidium and Tulasnella. The network of interactions was significantly compartmentalized (M= 0.589, P = 0.001), but not significantly nested (N= 0.74, NODF= 10.58; P &gt; 0.05). Relative nested- ness was negative (N* =?0.014), also suggesting the existence of isolated groups of interact- ing species. Compartmentalization is a typical feature of ecological systems showing high interaction intimacy, and may reflect strong specialization between orchids and fungi resulting from physiological, physical or spatial constraints.","author":[{"dropping-particle":"","family":"Jacquemyn","given":"Hans","non-dropping-particle":"","parse-names":false,"suffix":""},{"dropping-particle":"","family":"Brys","given":"Rein","non-dropping-particle":"","parse-names":false,"suffix":""},{"dropping-particle":"","family":"Waud","given":"Michael","non-dropping-particle":"","parse-names":false,"suffix":""},{"dropping-particle":"","family":"Busschaert","given":"Pieter","non-dropping-particle":"","parse-names":false,"suffix":""},{"dropping-particle":"","family":"Lievens","given":"Bart","non-dropping-particle":"","parse-names":false,"suffix":""}],"container-title":"New Phytologist","id":"ITEM-2","issue":"3","issued":{"date-parts":[["2015"]]},"page":"1127-1134","title":"Mycorrhizal networks and coexistence in species-rich orchid communities","type":"article-journal","volume":"206"},"uris":["http://www.mendeley.com/documents/?uuid=c19e1a8a-f25b-44b3-a330-00b646a51ac3"]}],"mendeley":{"formattedCitation":"(Jacquemyn &lt;i&gt;et al.&lt;/i&gt;, 2011, 2015)","plainTextFormattedCitation":"(Jacquemyn et al., 2011, 2015)","previouslyFormattedCitation":"(Jacquemyn &lt;i&gt;et al.&lt;/i&gt;, 2011, 2015)"},"properties":{"noteIndex":0},"schema":"https://github.com/citation-style-language/schema/raw/master/csl-citation.json"}</w:instrText>
          </w:r>
          <w:r w:rsidR="00A41180">
            <w:fldChar w:fldCharType="separate"/>
          </w:r>
          <w:r w:rsidR="00A41180" w:rsidRPr="00A41180">
            <w:rPr>
              <w:noProof/>
            </w:rPr>
            <w:t xml:space="preserve">(Jacquemyn </w:t>
          </w:r>
          <w:r w:rsidR="00A41180" w:rsidRPr="00A41180">
            <w:rPr>
              <w:i/>
              <w:noProof/>
            </w:rPr>
            <w:t>et al.</w:t>
          </w:r>
          <w:r w:rsidR="00A41180" w:rsidRPr="00A41180">
            <w:rPr>
              <w:noProof/>
            </w:rPr>
            <w:t>, 2011, 2015)</w:t>
          </w:r>
          <w:r w:rsidR="00A41180">
            <w:fldChar w:fldCharType="end"/>
          </w:r>
          <w:r w:rsidRPr="00635BCD">
            <w:rPr>
              <w:lang w:val="en-US"/>
            </w:rPr>
            <w:t>. An individual orchid can host 1-30 different fungal partners</w:t>
          </w:r>
          <w:r w:rsidR="00A41180">
            <w:t xml:space="preserve"> </w:t>
          </w:r>
          <w:r w:rsidR="00A41180">
            <w:fldChar w:fldCharType="begin" w:fldLock="1"/>
          </w:r>
          <w:r w:rsidR="00A41180">
            <w:instrText>ADDIN CSL_CITATION {"citationItems":[{"id":"ITEM-1","itemData":{"author":[{"dropping-particle":"","family":"Herrera","given":"P","non-dropping-particle":"","parse-names":false,"suffix":""}],"id":"ITEM-1","issued":{"date-parts":[["2018"]]},"publisher":"Universidad Rey Juan Carlos","title":"Interacción entre orquídeas epífitas y hongos micorrízicos en bosques tropicales del Sur de Ecuador","type":"thesis"},"uris":["http://www.mendeley.com/documents/?uuid=fb017cc0-c1c4-4cab-8fea-365ae0a43605"]}],"mendeley":{"formattedCitation":"(Herrera, 2018)","plainTextFormattedCitation":"(Herrera, 2018)","previouslyFormattedCitation":"(Herrera, 2018)"},"properties":{"noteIndex":0},"schema":"https://github.com/citation-style-language/schema/raw/master/csl-citation.json"}</w:instrText>
          </w:r>
          <w:r w:rsidR="00A41180">
            <w:fldChar w:fldCharType="separate"/>
          </w:r>
          <w:r w:rsidR="00A41180" w:rsidRPr="00A41180">
            <w:rPr>
              <w:noProof/>
            </w:rPr>
            <w:t>(Herrera, 2018)</w:t>
          </w:r>
          <w:r w:rsidR="00A41180">
            <w:fldChar w:fldCharType="end"/>
          </w:r>
          <w:r w:rsidRPr="00635BCD">
            <w:rPr>
              <w:lang w:val="en-US"/>
            </w:rPr>
            <w:t xml:space="preserve">. To accurately describe </w:t>
          </w:r>
          <w:r w:rsidRPr="00635BCD">
            <w:rPr>
              <w:b/>
              <w:lang w:val="en-US"/>
            </w:rPr>
            <w:t>mycorrhizal diversity</w:t>
          </w:r>
          <w:r w:rsidRPr="00635BCD">
            <w:rPr>
              <w:lang w:val="en-US"/>
            </w:rPr>
            <w:t xml:space="preserve"> associated with each individual plant</w:t>
          </w:r>
          <w:r w:rsidRPr="00635BCD" w:rsidDel="0017331F">
            <w:rPr>
              <w:lang w:val="en-US"/>
            </w:rPr>
            <w:t xml:space="preserve"> </w:t>
          </w:r>
          <w:r w:rsidRPr="00635BCD">
            <w:rPr>
              <w:lang w:val="en-US"/>
            </w:rPr>
            <w:t>I will extract DNA from 0.5 g mycorrhizal root fragments using UltraClean Plant DNA Isolation Kit (Mo Bio Laboratories Inc., CA, USA). I will use two complementary primer pairs (ITS3/ITS4OF and ITS86F/ITS4) for detailed characterization of diverse orchid mycorrhizal communities</w:t>
          </w:r>
          <w:r w:rsidR="00A41180">
            <w:rPr>
              <w:lang w:val="en-US"/>
            </w:rPr>
            <w:t xml:space="preserve"> </w:t>
          </w:r>
          <w:r w:rsidR="00A41180">
            <w:rPr>
              <w:lang w:val="en-US"/>
            </w:rPr>
            <w:fldChar w:fldCharType="begin" w:fldLock="1"/>
          </w:r>
          <w:r w:rsidR="00797BBC">
            <w:rPr>
              <w:lang w:val="en-US"/>
            </w:rPr>
            <w:instrText>ADDIN CSL_CITATION {"citationItems":[{"id":"ITEM-1","itemData":{"DOI":"10.1111/1755-0998.12229","ISSN":"1755-098X","abstract":"Abstract Although the number of studies investigating mycorrhizal associations in orchids has increased in recent years, the fungal communities associating with orchids and how they differ between species and sites remain unclear. Recent research has indicated that individual orchid plants may associate with several fungi concurrently, implying that to study mycorrhizal associations in orchids the fungal community should be assessed, rather than the presence of individual dominant fungal species or strains. High-throughput sequencing methods, such as 454 pyrosequencing, are increasingly used as the primary tool for such analyses. However, many studies combine universal primers from previous phylogenetic or ecological studies to generate amplicons suitable for 454 pyrosequencing without first critically evaluating their performance, potentially resulting in biased fungal community descriptions. Here, following in silico primer analysis we evaluated the performance of different combinations of existing PCR primers to characterize orchid mycorrhizal communities using 454 pyrosequencing by analysis of both an artificially assembled community of mycorrhizal fungi isolated from diverse orchid species and root samples from three different orchid species (Anacamptis morio, Ophrys tenthredinifera and Serapias lingua). Our results indicate that primer pairs ITS3/ITS4OF and ITS86F/ITS4, targeting the internal transcribed spacer-2 (ITS-2) region, outperformed other tested primer pairs in terms of number of reads, number of operational taxonomic units recovered from the artificial community and number of different orchid mycorrhizal associating families detected in the orchid samples. Additionally, we show the complementary specificity of both primer pairs, making them highly suitable for tandem use when studying the diversity of orchid mycorrhizal communities.","author":[{"dropping-particle":"","family":"Waud","given":"Michael","non-dropping-particle":"","parse-names":false,"suffix":""},{"dropping-particle":"","family":"Busschaert","given":"Pieter","non-dropping-particle":"","parse-names":false,"suffix":""},{"dropping-particle":"","family":"Ruyters","given":"Stefan","non-dropping-particle":"","parse-names":false,"suffix":""},{"dropping-particle":"","family":"Jacquemyn","given":"Hans","non-dropping-particle":"","parse-names":false,"suffix":""},{"dropping-particle":"","family":"Lievens","given":"Bart","non-dropping-particle":"","parse-names":false,"suffix":""}],"container-title":"Molecular Ecology Resources","id":"ITEM-1","issue":"4","issued":{"date-parts":[["2014","1","25"]]},"note":"doi: 10.1111/1755-0998.12229","page":"679-699","publisher":"John Wiley &amp; Sons, Ltd (10.1111)","title":"Impact of primer choice on characterization of orchid mycorrhizal communities using 454 pyrosequencing","type":"article-journal","volume":"14"},"uris":["http://www.mendeley.com/documents/?uuid=36cc536e-5ff3-44bb-86d2-cf15b63d0f33"]}],"mendeley":{"formattedCitation":"(Waud &lt;i&gt;et al.&lt;/i&gt;, 2014)","plainTextFormattedCitation":"(Waud et al., 2014)","previouslyFormattedCitation":"(Waud &lt;i&gt;et al.&lt;/i&gt;, 2014)"},"properties":{"noteIndex":0},"schema":"https://github.com/citation-style-language/schema/raw/master/csl-citation.json"}</w:instrText>
          </w:r>
          <w:r w:rsidR="00A41180">
            <w:rPr>
              <w:lang w:val="en-US"/>
            </w:rPr>
            <w:fldChar w:fldCharType="separate"/>
          </w:r>
          <w:r w:rsidR="00A41180" w:rsidRPr="00A41180">
            <w:rPr>
              <w:noProof/>
              <w:lang w:val="en-US"/>
            </w:rPr>
            <w:t xml:space="preserve">(Waud </w:t>
          </w:r>
          <w:r w:rsidR="00A41180" w:rsidRPr="00A41180">
            <w:rPr>
              <w:i/>
              <w:noProof/>
              <w:lang w:val="en-US"/>
            </w:rPr>
            <w:t>et al.</w:t>
          </w:r>
          <w:r w:rsidR="00A41180" w:rsidRPr="00A41180">
            <w:rPr>
              <w:noProof/>
              <w:lang w:val="en-US"/>
            </w:rPr>
            <w:t>, 2014)</w:t>
          </w:r>
          <w:r w:rsidR="00A41180">
            <w:rPr>
              <w:lang w:val="en-US"/>
            </w:rPr>
            <w:fldChar w:fldCharType="end"/>
          </w:r>
          <w:r w:rsidRPr="00635BCD">
            <w:rPr>
              <w:lang w:val="en-US"/>
            </w:rPr>
            <w:t xml:space="preserve">. I will use Illumina sequencing to obtain mycorrhizal operational taxonomic units (OTUs), which are </w:t>
          </w:r>
          <w:r w:rsidRPr="00635BCD">
            <w:rPr>
              <w:rFonts w:cs="Arial"/>
              <w:color w:val="222222"/>
              <w:shd w:val="clear" w:color="auto" w:fill="FFFFFF"/>
              <w:lang w:val="en-US"/>
            </w:rPr>
            <w:t>the commonly used units of microbial diversity</w:t>
          </w:r>
          <w:r w:rsidRPr="00635BCD">
            <w:rPr>
              <w:lang w:val="en-US"/>
            </w:rPr>
            <w:t xml:space="preserve">. I will </w:t>
          </w:r>
          <w:r w:rsidRPr="00635BCD">
            <w:rPr>
              <w:b/>
              <w:lang w:val="en-US"/>
            </w:rPr>
            <w:t>identify orchids and host trees</w:t>
          </w:r>
          <w:r w:rsidRPr="00635BCD">
            <w:rPr>
              <w:lang w:val="en-US"/>
            </w:rPr>
            <w:t xml:space="preserve"> with the help of a local taxonomist (Nhora Ospina, Universidad del Valle, Cali) and confirm ambiguous tree and orchid records using genetic barcoding.</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4C37AC66" w:rsidR="00D559D0" w:rsidRPr="00635BCD" w:rsidRDefault="00D559D0" w:rsidP="00AA6EB7">
          <w:pPr>
            <w:widowControl w:val="0"/>
            <w:autoSpaceDE w:val="0"/>
            <w:autoSpaceDN w:val="0"/>
            <w:adjustRightInd w:val="0"/>
            <w:spacing w:after="0" w:line="240" w:lineRule="auto"/>
            <w:jc w:val="both"/>
            <w:rPr>
              <w:i/>
              <w:lang w:val="en-US"/>
            </w:rPr>
          </w:pPr>
          <w:r w:rsidRPr="00635BCD">
            <w:rPr>
              <w:i/>
              <w:lang w:val="en-US"/>
            </w:rPr>
            <w:t xml:space="preserve">Task 1.3 </w:t>
          </w:r>
          <w:r>
            <w:rPr>
              <w:i/>
              <w:lang w:val="en-US"/>
            </w:rPr>
            <w:t>Assessing i</w:t>
          </w:r>
          <w:r w:rsidR="00DF51C6" w:rsidRPr="00635BCD">
            <w:rPr>
              <w:i/>
              <w:lang w:val="en-US"/>
            </w:rPr>
            <w:t>nter-specific interactions</w:t>
          </w:r>
          <w:r>
            <w:rPr>
              <w:i/>
              <w:lang w:val="en-US"/>
            </w:rPr>
            <w:t xml:space="preserve"> and network analyses</w:t>
          </w:r>
        </w:p>
        <w:p w14:paraId="2F6E87D9" w14:textId="4E8CD6B8" w:rsidR="00DF51C6" w:rsidRPr="00635BCD"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Style w:val="Refdenotaalpie"/>
              <w:rFonts w:cs="TimesNewRomanPSMT"/>
            </w:rPr>
            <w:t xml:space="preserve"> </w:t>
          </w:r>
          <w:r w:rsidR="00797BBC">
            <w:rPr>
              <w:rFonts w:cs="TimesNewRomanPSMT"/>
            </w:rPr>
            <w:fldChar w:fldCharType="begin" w:fldLock="1"/>
          </w:r>
          <w:r w:rsidR="004701E3">
            <w:rPr>
              <w:rFonts w:cs="TimesNewRomanPSMT"/>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mendeley":{"formattedCitation":"(Newman, 2018)","plainTextFormattedCitation":"(Newman, 2018)","previouslyFormattedCitation":"(Newman, 2018)"},"properties":{"noteIndex":0},"schema":"https://github.com/citation-style-language/schema/raw/master/csl-citation.json"}</w:instrText>
          </w:r>
          <w:r w:rsidR="00797BBC">
            <w:rPr>
              <w:rFonts w:cs="TimesNewRomanPSMT"/>
            </w:rPr>
            <w:fldChar w:fldCharType="separate"/>
          </w:r>
          <w:r w:rsidR="00797BBC" w:rsidRPr="00797BBC">
            <w:rPr>
              <w:rFonts w:cs="TimesNewRomanPSMT"/>
              <w:noProof/>
            </w:rPr>
            <w:t>(Newman, 2018)</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 mycorrhizal fungi, and iii) host trees</w:t>
          </w:r>
          <w:r w:rsidRPr="00635BCD">
            <w:rPr>
              <w:lang w:val="en-US"/>
            </w:rPr>
            <w:t xml:space="preserve"> </w:t>
          </w:r>
          <w:r w:rsidR="00CB0770" w:rsidRPr="00635BCD">
            <w:rPr>
              <w:lang w:val="en-US"/>
            </w:rPr>
            <w:t xml:space="preserve">(Fig. </w:t>
          </w:r>
          <w:ins w:id="52" w:author="agustina ventre" w:date="2018-11-29T12:47:00Z">
            <w:r w:rsidR="00635BCD">
              <w:rPr>
                <w:lang w:val="en-US"/>
              </w:rPr>
              <w:t>3</w:t>
            </w:r>
          </w:ins>
          <w:del w:id="53" w:author="agustina ventre" w:date="2018-11-29T12:47:00Z">
            <w:r w:rsidR="00CB0770" w:rsidRPr="00635BCD" w:rsidDel="00635BCD">
              <w:rPr>
                <w:lang w:val="en-US"/>
              </w:rPr>
              <w:delText>2</w:delText>
            </w:r>
          </w:del>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t xml:space="preserve"> </w:t>
          </w:r>
          <w:r w:rsidR="004701E3">
            <w:rPr>
              <w:lang w:val="en-US"/>
            </w:rPr>
            <w:fldChar w:fldCharType="begin" w:fldLock="1"/>
          </w:r>
          <w:r w:rsidR="004701E3">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mendeley":{"formattedCitation":"(De Bacco &lt;i&gt;et al.&lt;/i&gt;, 2017)","plainTextFormattedCitation":"(De Bacco et al., 2017)","previouslyFormattedCitation":"(De Bacco &lt;i&gt;et al.&lt;/i&gt;, 2017)"},"properties":{"noteIndex":0},"schema":"https://github.com/citation-style-language/schema/raw/master/csl-citation.json"}</w:instrText>
          </w:r>
          <w:r w:rsidR="004701E3">
            <w:rPr>
              <w:lang w:val="en-US"/>
            </w:rPr>
            <w:fldChar w:fldCharType="separate"/>
          </w:r>
          <w:r w:rsidR="004701E3" w:rsidRPr="004701E3">
            <w:rPr>
              <w:noProof/>
              <w:lang w:val="en-US"/>
            </w:rPr>
            <w:t xml:space="preserve">(De Bacco </w:t>
          </w:r>
          <w:r w:rsidR="004701E3" w:rsidRPr="004701E3">
            <w:rPr>
              <w:i/>
              <w:noProof/>
              <w:lang w:val="en-US"/>
            </w:rPr>
            <w:t>et al.</w:t>
          </w:r>
          <w:r w:rsidR="004701E3" w:rsidRPr="004701E3">
            <w:rPr>
              <w:noProof/>
              <w:lang w:val="en-US"/>
            </w:rPr>
            <w:t>, 2017)</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t xml:space="preserve"> </w:t>
          </w:r>
          <w:r w:rsidR="004701E3">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23a6f9cf-a372-4f29-aec5-e44fd67d5dae"]}],"mendeley":{"formattedCitation":"(Kivelä &lt;i&gt;et al.&lt;/i&gt;, 2014; Kéfi &lt;i&gt;et al.&lt;/i&gt;, 2016; De Bacco &lt;i&gt;et al.&lt;/i&gt;, 2017)","plainTextFormattedCitation":"(Kivelä et al., 2014; Kéfi et al., 2016; De Bacco et al., 2017)","previouslyFormattedCitation":"(Kivelä &lt;i&gt;et al.&lt;/i&gt;, 2014; Kéfi &lt;i&gt;et al.&lt;/i&gt;, 2016; De Bacco &lt;i&gt;et al.&lt;/i&gt;, 2017)"},"properties":{"noteIndex":0},"schema":"https://github.com/citation-style-language/schema/raw/master/csl-citation.json"}</w:instrText>
          </w:r>
          <w:r w:rsidR="004701E3">
            <w:rPr>
              <w:lang w:val="en-US"/>
            </w:rPr>
            <w:fldChar w:fldCharType="separate"/>
          </w:r>
          <w:r w:rsidR="004701E3" w:rsidRPr="004701E3">
            <w:rPr>
              <w:noProof/>
              <w:lang w:val="es-ES"/>
            </w:rPr>
            <w:t xml:space="preserve">(Kivelä </w:t>
          </w:r>
          <w:r w:rsidR="004701E3" w:rsidRPr="004701E3">
            <w:rPr>
              <w:i/>
              <w:noProof/>
              <w:lang w:val="es-ES"/>
            </w:rPr>
            <w:t>et al.</w:t>
          </w:r>
          <w:r w:rsidR="004701E3" w:rsidRPr="004701E3">
            <w:rPr>
              <w:noProof/>
              <w:lang w:val="es-ES"/>
            </w:rPr>
            <w:t xml:space="preserve">, 2014; Kéfi </w:t>
          </w:r>
          <w:r w:rsidR="004701E3" w:rsidRPr="004701E3">
            <w:rPr>
              <w:i/>
              <w:noProof/>
              <w:lang w:val="es-ES"/>
            </w:rPr>
            <w:t>et al.</w:t>
          </w:r>
          <w:r w:rsidR="004701E3" w:rsidRPr="004701E3">
            <w:rPr>
              <w:noProof/>
              <w:lang w:val="es-ES"/>
            </w:rPr>
            <w:t xml:space="preserve">, 2016; De Bacco </w:t>
          </w:r>
          <w:r w:rsidR="004701E3" w:rsidRPr="004701E3">
            <w:rPr>
              <w:i/>
              <w:noProof/>
              <w:lang w:val="es-ES"/>
            </w:rPr>
            <w:t>et al.</w:t>
          </w:r>
          <w:r w:rsidR="004701E3" w:rsidRPr="004701E3">
            <w:rPr>
              <w:noProof/>
              <w:lang w:val="es-ES"/>
            </w:rPr>
            <w:t>, 2017)</w:t>
          </w:r>
          <w:r w:rsidR="004701E3">
            <w:rPr>
              <w:lang w:val="en-US"/>
            </w:rPr>
            <w:fldChar w:fldCharType="end"/>
          </w:r>
          <w:r w:rsidR="004701E3">
            <w:t>.</w:t>
          </w:r>
          <w:r w:rsidRPr="004701E3">
            <w:rPr>
              <w:lang w:val="es-ES"/>
            </w:rPr>
            <w:t xml:space="preserve"> </w:t>
          </w:r>
          <w:r w:rsidRPr="00635BCD">
            <w:rPr>
              <w:lang w:val="en-US"/>
            </w:rPr>
            <w:t>Tripartite network analysis is only recently being used to address multiple interactions and, despite the field evolves rapidly</w:t>
          </w:r>
          <w:r w:rsidR="000A4ABE">
            <w:rPr>
              <w:lang w:val="en-US"/>
            </w:rPr>
            <w:t xml:space="preserve"> </w:t>
          </w:r>
          <w:r w:rsidR="000A4ABE">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mendeley":{"formattedCitation":"(Kivelä &lt;i&gt;et al.&lt;/i&gt;, 2014)","plainTextFormattedCitation":"(Kivelä et al., 2014)","previouslyFormattedCitation":"(Kivelä &lt;i&gt;et al.&lt;/i&gt;, 2014)"},"properties":{"noteIndex":0},"schema":"https://github.com/citation-style-language/schema/raw/master/csl-citation.json"}</w:instrText>
          </w:r>
          <w:r w:rsidR="000A4ABE">
            <w:rPr>
              <w:lang w:val="en-US"/>
            </w:rPr>
            <w:fldChar w:fldCharType="separate"/>
          </w:r>
          <w:r w:rsidR="000A4ABE" w:rsidRPr="000A4ABE">
            <w:rPr>
              <w:noProof/>
              <w:lang w:val="en-US"/>
            </w:rPr>
            <w:t xml:space="preserve">(Kivelä </w:t>
          </w:r>
          <w:r w:rsidR="000A4ABE" w:rsidRPr="000A4ABE">
            <w:rPr>
              <w:i/>
              <w:noProof/>
              <w:lang w:val="en-US"/>
            </w:rPr>
            <w:t>et al.</w:t>
          </w:r>
          <w:r w:rsidR="000A4ABE" w:rsidRPr="000A4ABE">
            <w:rPr>
              <w:noProof/>
              <w:lang w:val="en-US"/>
            </w:rPr>
            <w:t>, 2014)</w:t>
          </w:r>
          <w:r w:rsidR="000A4ABE">
            <w:rPr>
              <w:lang w:val="en-US"/>
            </w:rPr>
            <w:fldChar w:fldCharType="end"/>
          </w:r>
          <w:r w:rsidRPr="00635BCD">
            <w:rPr>
              <w:lang w:val="en-US"/>
            </w:rPr>
            <w:t>, networks involving more than two partners have to be decomposed into bipartite networks to obtain other relevant metrics</w:t>
          </w:r>
          <w:r w:rsidR="000A4ABE">
            <w:rPr>
              <w:lang w:val="en-US"/>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rPr>
            <w:t xml:space="preserve">, such as </w:t>
          </w:r>
          <w:r w:rsidRPr="00635BCD">
            <w:rPr>
              <w:i/>
              <w:lang w:val="en-US"/>
            </w:rPr>
            <w:t>modularity</w:t>
          </w:r>
          <w:r w:rsidR="000A4ABE">
            <w:rPr>
              <w:i/>
              <w:lang w:val="en-US"/>
            </w:rPr>
            <w:t xml:space="preserve"> </w:t>
          </w:r>
          <w:r w:rsidR="000A4ABE">
            <w:rPr>
              <w:i/>
              <w:lang w:val="en-US"/>
            </w:rPr>
            <w:fldChar w:fldCharType="begin" w:fldLock="1"/>
          </w:r>
          <w:r w:rsidR="000A4ABE">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rPr>
              <w:i/>
              <w:lang w:val="en-US"/>
            </w:rPr>
            <w:fldChar w:fldCharType="separate"/>
          </w:r>
          <w:r w:rsidR="000A4ABE" w:rsidRPr="000A4ABE">
            <w:rPr>
              <w:noProof/>
              <w:lang w:val="en-US"/>
            </w:rPr>
            <w:t xml:space="preserve">(Olesen </w:t>
          </w:r>
          <w:r w:rsidR="000A4ABE" w:rsidRPr="000A4ABE">
            <w:rPr>
              <w:i/>
              <w:noProof/>
              <w:lang w:val="en-US"/>
            </w:rPr>
            <w:t>et al.</w:t>
          </w:r>
          <w:r w:rsidR="000A4ABE" w:rsidRPr="000A4ABE">
            <w:rPr>
              <w:noProof/>
              <w:lang w:val="en-US"/>
            </w:rPr>
            <w:t>, 2007)</w:t>
          </w:r>
          <w:r w:rsidR="000A4ABE">
            <w:rPr>
              <w:i/>
              <w:lang w:val="en-US"/>
            </w:rPr>
            <w:fldChar w:fldCharType="end"/>
          </w:r>
          <w:r w:rsidRPr="00635BCD">
            <w:rPr>
              <w:lang w:val="en-US"/>
            </w:rPr>
            <w:t xml:space="preserve">, </w:t>
          </w:r>
          <w:r w:rsidR="000A4ABE">
            <w:rPr>
              <w:i/>
              <w:lang w:val="en-US"/>
            </w:rPr>
            <w:t xml:space="preserve">nestedness </w:t>
          </w:r>
          <w:r w:rsidR="000A4ABE">
            <w:rPr>
              <w:rStyle w:val="Refdenotaalpie"/>
            </w:rPr>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 xml:space="preserve">, and </w:t>
          </w:r>
          <w:r w:rsidRPr="00635BCD">
            <w:rPr>
              <w:i/>
              <w:lang w:val="en-US"/>
            </w:rPr>
            <w:t>specialization</w:t>
          </w:r>
          <w:r w:rsidR="000A4ABE">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rPr>
            <w:t xml:space="preserve">. </w:t>
          </w:r>
          <w:r w:rsidRPr="00635BCD">
            <w:rPr>
              <w:lang w:val="en-US" w:eastAsia="en-GB"/>
            </w:rPr>
            <w:t>A high modularity indicates there are subsets of strongly connected species interlinked through a few interactions</w:t>
          </w:r>
          <w:r w:rsidR="000A4ABE">
            <w:rPr>
              <w:lang w:val="en-US" w:eastAsia="en-GB"/>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eastAsia="en-GB"/>
            </w:rPr>
            <w:t xml:space="preserve">. A high nestedness indicates </w:t>
          </w:r>
          <w:r w:rsidRPr="00635BCD">
            <w:rPr>
              <w:lang w:val="en-US"/>
            </w:rPr>
            <w:t>that there is a core of the most generalist species interacting among them</w:t>
          </w:r>
          <w:r w:rsidR="000A4ABE">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w:t>
          </w:r>
          <w:r w:rsidRPr="00635BCD">
            <w:rPr>
              <w:lang w:val="en-US" w:eastAsia="en-GB"/>
            </w:rPr>
            <w:t xml:space="preserve"> Partner breadth of a species can be quantified with the degree of interaction specialization at the species (d') and network (H') level</w:t>
          </w:r>
          <w:r w:rsidR="000A4ABE">
            <w:rPr>
              <w:lang w:eastAsia="en-GB"/>
            </w:rPr>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eastAsia="en-GB"/>
            </w:rPr>
            <w:t>.</w:t>
          </w:r>
        </w:p>
        <w:p w14:paraId="3E5E5EE2" w14:textId="10C1CFBC" w:rsidR="00DF51C6" w:rsidRPr="00395833" w:rsidRDefault="001C1A27" w:rsidP="00AA6EB7">
          <w:pPr>
            <w:widowControl w:val="0"/>
            <w:autoSpaceDE w:val="0"/>
            <w:autoSpaceDN w:val="0"/>
            <w:adjustRightInd w:val="0"/>
            <w:spacing w:after="0" w:line="240" w:lineRule="auto"/>
            <w:jc w:val="both"/>
            <w:rPr>
              <w:b/>
              <w:lang w:val="en-US" w:eastAsia="en-GB"/>
            </w:rPr>
          </w:pPr>
          <w:r>
            <w:rPr>
              <w:b/>
              <w:noProof/>
              <w:lang w:val="en-GB" w:eastAsia="en-GB"/>
            </w:rPr>
            <mc:AlternateContent>
              <mc:Choice Requires="wpg">
                <w:drawing>
                  <wp:anchor distT="0" distB="0" distL="114300" distR="114300" simplePos="0" relativeHeight="251666432" behindDoc="0" locked="0" layoutInCell="1" allowOverlap="1" wp14:anchorId="538B61A3" wp14:editId="5B0086B2">
                    <wp:simplePos x="0" y="0"/>
                    <wp:positionH relativeFrom="column">
                      <wp:posOffset>468886</wp:posOffset>
                    </wp:positionH>
                    <wp:positionV relativeFrom="paragraph">
                      <wp:posOffset>197447</wp:posOffset>
                    </wp:positionV>
                    <wp:extent cx="4592291" cy="1528284"/>
                    <wp:effectExtent l="19050" t="19050" r="18415" b="15240"/>
                    <wp:wrapTopAndBottom/>
                    <wp:docPr id="2" name="Grupo 2"/>
                    <wp:cNvGraphicFramePr/>
                    <a:graphic xmlns:a="http://schemas.openxmlformats.org/drawingml/2006/main">
                      <a:graphicData uri="http://schemas.microsoft.com/office/word/2010/wordprocessingGroup">
                        <wpg:wgp>
                          <wpg:cNvGrpSpPr/>
                          <wpg:grpSpPr>
                            <a:xfrm>
                              <a:off x="0" y="0"/>
                              <a:ext cx="4592291" cy="1528284"/>
                              <a:chOff x="0" y="0"/>
                              <a:chExt cx="4592291" cy="1528284"/>
                            </a:xfrm>
                          </wpg:grpSpPr>
                          <pic:pic xmlns:pic="http://schemas.openxmlformats.org/drawingml/2006/picture">
                            <pic:nvPicPr>
                              <pic:cNvPr id="9" name="Picture 5" descr="Network_scheme"/>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6824"/>
                                <a:ext cx="2367280" cy="1521460"/>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367886" y="0"/>
                                <a:ext cx="2224405" cy="1521460"/>
                              </a:xfrm>
                              <a:prstGeom prst="rect">
                                <a:avLst/>
                              </a:prstGeom>
                              <a:solidFill>
                                <a:srgbClr val="FFFFFF"/>
                              </a:solidFill>
                              <a:ln w="9525">
                                <a:solidFill>
                                  <a:srgbClr val="000000"/>
                                </a:solidFill>
                                <a:miter lim="800000"/>
                                <a:headEnd/>
                                <a:tailEnd/>
                              </a:ln>
                            </wps:spPr>
                            <wps:txbx>
                              <w:txbxContent>
                                <w:p w14:paraId="014DCD7D" w14:textId="5A3EB81C" w:rsidR="00BF6157" w:rsidRPr="00C335F5" w:rsidRDefault="00BF6157" w:rsidP="00144F7B">
                                  <w:pPr>
                                    <w:spacing w:line="240" w:lineRule="auto"/>
                                    <w:rPr>
                                      <w:rFonts w:ascii="Arial Narrow" w:hAnsi="Arial Narrow"/>
                                      <w:b/>
                                    </w:rPr>
                                  </w:pPr>
                                  <w:r w:rsidRPr="00395833">
                                    <w:rPr>
                                      <w:b/>
                                      <w:lang w:val="en-US"/>
                                    </w:rPr>
                                    <w:t xml:space="preserve">Fig. </w:t>
                                  </w:r>
                                  <w:ins w:id="54" w:author="agustina ventre" w:date="2018-11-29T12:47:00Z">
                                    <w:r>
                                      <w:rPr>
                                        <w:b/>
                                        <w:lang w:val="en-US"/>
                                      </w:rPr>
                                      <w:t>3</w:t>
                                    </w:r>
                                  </w:ins>
                                  <w:del w:id="55" w:author="agustina ventre" w:date="2018-11-29T12:47:00Z">
                                    <w:r w:rsidRPr="00395833" w:rsidDel="00635BCD">
                                      <w:rPr>
                                        <w:b/>
                                        <w:lang w:val="en-US"/>
                                      </w:rPr>
                                      <w:delText>2</w:delText>
                                    </w:r>
                                  </w:del>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wps:txbx>
                            <wps:bodyPr rot="0" vert="horz" wrap="square" lIns="91440" tIns="45720" rIns="91440" bIns="45720" anchor="t" anchorCtr="0" upright="1">
                              <a:noAutofit/>
                            </wps:bodyPr>
                          </wps:wsp>
                        </wpg:wgp>
                      </a:graphicData>
                    </a:graphic>
                  </wp:anchor>
                </w:drawing>
              </mc:Choice>
              <mc:Fallback>
                <w:pict>
                  <v:group w14:anchorId="538B61A3" id="Grupo 2" o:spid="_x0000_s1029" style="position:absolute;left:0;text-align:left;margin-left:36.9pt;margin-top:15.55pt;width:361.6pt;height:120.35pt;z-index:251666432" coordsize="45922,152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">
                    <v:shape id="Picture 5" o:spid="_x0000_s1030" type="#_x0000_t75" alt="Network_scheme" style="position:absolute;top:68;width:23672;height:15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7" o:title="Network_scheme"/>
                      <v:path arrowok="t"/>
                    </v:shape>
                    <v:shape id="Cuadro de texto 2" o:spid="_x0000_s1031" type="#_x0000_t202" style="position:absolute;left:23678;width:22244;height:1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014DCD7D" w14:textId="5A3EB81C" w:rsidR="00BF6157" w:rsidRPr="00C335F5" w:rsidRDefault="00BF6157" w:rsidP="00144F7B">
                            <w:pPr>
                              <w:spacing w:line="240" w:lineRule="auto"/>
                              <w:rPr>
                                <w:rFonts w:ascii="Arial Narrow" w:hAnsi="Arial Narrow"/>
                                <w:b/>
                              </w:rPr>
                            </w:pPr>
                            <w:r w:rsidRPr="00395833">
                              <w:rPr>
                                <w:b/>
                                <w:lang w:val="en-US"/>
                              </w:rPr>
                              <w:t xml:space="preserve">Fig. </w:t>
                            </w:r>
                            <w:ins w:id="56" w:author="agustina ventre" w:date="2018-11-29T12:47:00Z">
                              <w:r>
                                <w:rPr>
                                  <w:b/>
                                  <w:lang w:val="en-US"/>
                                </w:rPr>
                                <w:t>3</w:t>
                              </w:r>
                            </w:ins>
                            <w:del w:id="57" w:author="agustina ventre" w:date="2018-11-29T12:47:00Z">
                              <w:r w:rsidRPr="00395833" w:rsidDel="00635BCD">
                                <w:rPr>
                                  <w:b/>
                                  <w:lang w:val="en-US"/>
                                </w:rPr>
                                <w:delText>2</w:delText>
                              </w:r>
                            </w:del>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v:textbox>
                    </v:shape>
                    <w10:wrap type="topAndBottom"/>
                  </v:group>
                </w:pict>
              </mc:Fallback>
            </mc:AlternateContent>
          </w:r>
        </w:p>
        <w:p w14:paraId="2D526007" w14:textId="77777777" w:rsidR="001C1A27" w:rsidRDefault="00AA6EB7" w:rsidP="00AA6EB7">
          <w:pPr>
            <w:widowControl w:val="0"/>
            <w:autoSpaceDE w:val="0"/>
            <w:autoSpaceDN w:val="0"/>
            <w:adjustRightInd w:val="0"/>
            <w:spacing w:after="0" w:line="240" w:lineRule="auto"/>
            <w:jc w:val="both"/>
            <w:rPr>
              <w:lang w:val="en-US" w:eastAsia="en-GB"/>
            </w:rPr>
          </w:pPr>
          <w:r w:rsidRPr="00395833">
            <w:rPr>
              <w:lang w:val="en-US" w:eastAsia="en-GB"/>
            </w:rPr>
            <w:tab/>
          </w:r>
        </w:p>
        <w:p w14:paraId="456ACFC7" w14:textId="4C3ABF1D" w:rsidR="00DF51C6" w:rsidRPr="00F673CD" w:rsidRDefault="00DF51C6" w:rsidP="00AA6EB7">
          <w:pPr>
            <w:widowControl w:val="0"/>
            <w:autoSpaceDE w:val="0"/>
            <w:autoSpaceDN w:val="0"/>
            <w:adjustRightInd w:val="0"/>
            <w:spacing w:after="0" w:line="240" w:lineRule="auto"/>
            <w:jc w:val="both"/>
            <w:rPr>
              <w:lang w:val="en-US" w:eastAsia="en-GB"/>
            </w:rPr>
          </w:pPr>
          <w:bookmarkStart w:id="58" w:name="_GoBack"/>
          <w:bookmarkEnd w:id="58"/>
          <w:r w:rsidRPr="00395833">
            <w:rPr>
              <w:lang w:val="en-US" w:eastAsia="en-GB"/>
            </w:rPr>
            <w:t>I expect nestedness and specialization to vary between forests. In cloud forests, where abiotic stress is lowest, epiphyte abundance is high and competition for resources is strong</w:t>
          </w:r>
          <w:r w:rsidR="007B6009">
            <w:rPr>
              <w:lang w:eastAsia="en-GB"/>
            </w:rPr>
            <w:t xml:space="preserve"> </w:t>
          </w:r>
          <w:r w:rsidR="007B6009">
            <w:rPr>
              <w:lang w:eastAsia="en-GB"/>
            </w:rPr>
            <w:fldChar w:fldCharType="begin" w:fldLock="1"/>
          </w:r>
          <w:r w:rsidR="007B6009">
            <w:rPr>
              <w:lang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mendeley":{"formattedCitation":"(Benzing, 1990)","plainTextFormattedCitation":"(Benzing, 1990)","previouslyFormattedCitation":"(Benzing, 1990)"},"properties":{"noteIndex":0},"schema":"https://github.com/citation-style-language/schema/raw/master/csl-citation.json"}</w:instrText>
          </w:r>
          <w:r w:rsidR="007B6009">
            <w:rPr>
              <w:lang w:eastAsia="en-GB"/>
            </w:rPr>
            <w:fldChar w:fldCharType="separate"/>
          </w:r>
          <w:r w:rsidR="007B6009" w:rsidRPr="007B6009">
            <w:rPr>
              <w:noProof/>
              <w:lang w:eastAsia="en-GB"/>
            </w:rPr>
            <w:t>(Benzing, 1990)</w:t>
          </w:r>
          <w:r w:rsidR="007B6009">
            <w:rPr>
              <w:lang w:eastAsia="en-GB"/>
            </w:rPr>
            <w:fldChar w:fldCharType="end"/>
          </w:r>
          <w:r w:rsidRPr="00395833">
            <w:rPr>
              <w:lang w:val="en-US" w:eastAsia="en-GB"/>
            </w:rPr>
            <w:t xml:space="preserve">, </w:t>
          </w:r>
          <w:commentRangeStart w:id="59"/>
          <w:r w:rsidRPr="00395833">
            <w:rPr>
              <w:lang w:val="en-US" w:eastAsia="en-GB"/>
            </w:rPr>
            <w:t xml:space="preserve">orchid-mycorrhiza-host tree interactions will be weaker and orchids will establish generalist associations with the most abundant partner </w:t>
          </w:r>
          <w:r w:rsidRPr="007B6009">
            <w:rPr>
              <w:highlight w:val="yellow"/>
              <w:lang w:val="en-US" w:eastAsia="en-GB"/>
            </w:rPr>
            <w:t>species</w:t>
          </w:r>
          <w:commentRangeEnd w:id="59"/>
          <w:r w:rsidR="00BB0599" w:rsidRPr="007B6009">
            <w:rPr>
              <w:rStyle w:val="Refdecomentario"/>
              <w:highlight w:val="yellow"/>
            </w:rPr>
            <w:commentReference w:id="59"/>
          </w:r>
          <w:r w:rsidRPr="007B6009">
            <w:rPr>
              <w:highlight w:val="yellow"/>
              <w:lang w:eastAsia="en-GB"/>
            </w:rPr>
            <w:fldChar w:fldCharType="begin"/>
          </w:r>
          <w:r w:rsidRPr="007B6009">
            <w:rPr>
              <w:highlight w:val="yellow"/>
              <w:lang w:val="en-US" w:eastAsia="en-GB"/>
            </w:rPr>
            <w:instrText xml:space="preserve"> NOTEREF _Ref522804440 \f \h  \* MERGEFORMAT </w:instrText>
          </w:r>
          <w:r w:rsidRPr="007B6009">
            <w:rPr>
              <w:highlight w:val="yellow"/>
              <w:lang w:eastAsia="en-GB"/>
            </w:rPr>
          </w:r>
          <w:r w:rsidRPr="007B6009">
            <w:rPr>
              <w:highlight w:val="yellow"/>
              <w:lang w:eastAsia="en-GB"/>
            </w:rPr>
            <w:fldChar w:fldCharType="separate"/>
          </w:r>
          <w:r w:rsidRPr="007B6009">
            <w:rPr>
              <w:rStyle w:val="Refdenotaalpie"/>
              <w:highlight w:val="yellow"/>
              <w:lang w:val="en-US"/>
            </w:rPr>
            <w:t>39</w:t>
          </w:r>
          <w:r w:rsidRPr="007B6009">
            <w:rPr>
              <w:highlight w:val="yellow"/>
              <w:lang w:eastAsia="en-GB"/>
            </w:rPr>
            <w:fldChar w:fldCharType="end"/>
          </w:r>
          <w:r w:rsidRPr="007B6009">
            <w:rPr>
              <w:highlight w:val="yellow"/>
              <w:lang w:val="en-US" w:eastAsia="en-GB"/>
            </w:rPr>
            <w:t>.</w:t>
          </w:r>
          <w:r w:rsidRPr="00395833">
            <w:rPr>
              <w:lang w:val="en-US" w:eastAsia="en-GB"/>
            </w:rPr>
            <w:t xml:space="preserve"> In dry forests, </w:t>
          </w:r>
          <w:r w:rsidR="00BB0599">
            <w:rPr>
              <w:lang w:val="en-US" w:eastAsia="en-GB"/>
            </w:rPr>
            <w:t>where the conditions are harsher,</w:t>
          </w:r>
          <w:r w:rsidRPr="00395833">
            <w:rPr>
              <w:lang w:val="en-US" w:eastAsia="en-GB"/>
            </w:rPr>
            <w:t xml:space="preserve"> </w:t>
          </w:r>
          <w:commentRangeStart w:id="60"/>
          <w:r w:rsidRPr="00395833">
            <w:rPr>
              <w:lang w:val="en-US" w:eastAsia="en-GB"/>
            </w:rPr>
            <w:t>physiological adaptation of the orchid will be a strong determinant of its distribution and also interaction networks will probably be more specializ</w:t>
          </w:r>
          <w:r w:rsidRPr="007B6009">
            <w:rPr>
              <w:highlight w:val="yellow"/>
              <w:lang w:val="en-US" w:eastAsia="en-GB"/>
            </w:rPr>
            <w:t>ed</w:t>
          </w:r>
          <w:r w:rsidRPr="007B6009">
            <w:rPr>
              <w:highlight w:val="yellow"/>
              <w:lang w:eastAsia="en-GB"/>
            </w:rPr>
            <w:fldChar w:fldCharType="begin"/>
          </w:r>
          <w:r w:rsidRPr="007B6009">
            <w:rPr>
              <w:highlight w:val="yellow"/>
              <w:lang w:val="en-US" w:eastAsia="en-GB"/>
            </w:rPr>
            <w:instrText xml:space="preserve"> NOTEREF _Ref522804355 \f \h  \* MERGEFORMAT </w:instrText>
          </w:r>
          <w:r w:rsidRPr="007B6009">
            <w:rPr>
              <w:highlight w:val="yellow"/>
              <w:lang w:eastAsia="en-GB"/>
            </w:rPr>
          </w:r>
          <w:r w:rsidRPr="007B6009">
            <w:rPr>
              <w:highlight w:val="yellow"/>
              <w:lang w:eastAsia="en-GB"/>
            </w:rPr>
            <w:fldChar w:fldCharType="separate"/>
          </w:r>
          <w:r w:rsidRPr="007B6009">
            <w:rPr>
              <w:rStyle w:val="Refdenotaalpie"/>
              <w:highlight w:val="yellow"/>
              <w:lang w:val="en-US"/>
            </w:rPr>
            <w:t>9</w:t>
          </w:r>
          <w:r w:rsidRPr="007B6009">
            <w:rPr>
              <w:highlight w:val="yellow"/>
              <w:lang w:eastAsia="en-GB"/>
            </w:rPr>
            <w:fldChar w:fldCharType="end"/>
          </w:r>
          <w:commentRangeEnd w:id="60"/>
          <w:r w:rsidR="00BB0599" w:rsidRPr="007B6009">
            <w:rPr>
              <w:rStyle w:val="Refdecomentario"/>
              <w:highlight w:val="yellow"/>
            </w:rPr>
            <w:commentReference w:id="60"/>
          </w:r>
          <w:r w:rsidRPr="007B6009">
            <w:rPr>
              <w:highlight w:val="yellow"/>
              <w:vertAlign w:val="superscript"/>
              <w:lang w:val="en-US" w:eastAsia="en-GB"/>
            </w:rPr>
            <w:t>,</w:t>
          </w:r>
          <w:r w:rsidRPr="007B6009">
            <w:rPr>
              <w:highlight w:val="yellow"/>
              <w:lang w:eastAsia="en-GB"/>
            </w:rPr>
            <w:fldChar w:fldCharType="begin"/>
          </w:r>
          <w:r w:rsidRPr="007B6009">
            <w:rPr>
              <w:highlight w:val="yellow"/>
              <w:lang w:val="en-US" w:eastAsia="en-GB"/>
            </w:rPr>
            <w:instrText xml:space="preserve"> NOTEREF _Ref522795847 \f \h  \* MERGEFORMAT </w:instrText>
          </w:r>
          <w:r w:rsidRPr="007B6009">
            <w:rPr>
              <w:highlight w:val="yellow"/>
              <w:lang w:eastAsia="en-GB"/>
            </w:rPr>
          </w:r>
          <w:r w:rsidRPr="007B6009">
            <w:rPr>
              <w:highlight w:val="yellow"/>
              <w:lang w:eastAsia="en-GB"/>
            </w:rPr>
            <w:fldChar w:fldCharType="separate"/>
          </w:r>
          <w:r w:rsidRPr="007B6009">
            <w:rPr>
              <w:rStyle w:val="Refdenotaalpie"/>
              <w:highlight w:val="yellow"/>
              <w:lang w:val="en-US"/>
            </w:rPr>
            <w:t>17</w:t>
          </w:r>
          <w:r w:rsidRPr="007B6009">
            <w:rPr>
              <w:highlight w:val="yellow"/>
              <w:lang w:eastAsia="en-GB"/>
            </w:rPr>
            <w:fldChar w:fldCharType="end"/>
          </w:r>
          <w:r w:rsidRPr="007B6009">
            <w:rPr>
              <w:highlight w:val="yellow"/>
              <w:lang w:val="en-US" w:eastAsia="en-GB"/>
            </w:rPr>
            <w:t>.</w:t>
          </w:r>
        </w:p>
        <w:p w14:paraId="3ED8A409" w14:textId="77777777" w:rsidR="0039647E" w:rsidRPr="00F673CD" w:rsidRDefault="0039647E" w:rsidP="00AA6EB7">
          <w:pPr>
            <w:spacing w:after="0" w:line="240" w:lineRule="auto"/>
            <w:jc w:val="both"/>
            <w:rPr>
              <w:b/>
              <w:lang w:val="en-US"/>
            </w:rPr>
          </w:pPr>
        </w:p>
        <w:p w14:paraId="1E6A8EC3" w14:textId="77777777" w:rsidR="00DF51C6" w:rsidRPr="00F673CD" w:rsidRDefault="00DF51C6" w:rsidP="00AA6EB7">
          <w:pPr>
            <w:spacing w:after="0" w:line="240" w:lineRule="auto"/>
            <w:jc w:val="both"/>
            <w:rPr>
              <w:b/>
              <w:lang w:val="en-US"/>
            </w:rPr>
          </w:pPr>
          <w:r w:rsidRPr="00F673CD">
            <w:rPr>
              <w:b/>
              <w:lang w:val="en-US"/>
            </w:rPr>
            <w:t>WP2 Assessing how mycorrhizal fungi are distributed over the host tree trunk.</w:t>
          </w:r>
        </w:p>
        <w:p w14:paraId="78F3A2FB" w14:textId="77777777" w:rsidR="00DF51C6" w:rsidRPr="00AA6EB7" w:rsidRDefault="00DF51C6" w:rsidP="00AA6EB7">
          <w:pPr>
            <w:spacing w:after="0" w:line="240" w:lineRule="auto"/>
            <w:jc w:val="both"/>
            <w:rPr>
              <w:b/>
              <w:lang w:val="en-GB"/>
            </w:rPr>
          </w:pPr>
        </w:p>
        <w:p w14:paraId="339703F4" w14:textId="6AA93C08" w:rsidR="00DF51C6" w:rsidRPr="00F673CD" w:rsidRDefault="00DF51C6" w:rsidP="00AA6EB7">
          <w:pPr>
            <w:spacing w:after="0" w:line="240" w:lineRule="auto"/>
            <w:jc w:val="both"/>
            <w:rPr>
              <w:lang w:val="en-US"/>
            </w:rPr>
          </w:pPr>
          <w:r w:rsidRPr="00AA6EB7">
            <w:rPr>
              <w:lang w:val="en-GB"/>
            </w:rPr>
            <w:lastRenderedPageBreak/>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However, it is likely 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244711BB" w:rsidR="00DF51C6" w:rsidRPr="00F673CD" w:rsidRDefault="00720C05" w:rsidP="00AA6EB7">
          <w:pPr>
            <w:spacing w:after="0" w:line="240" w:lineRule="auto"/>
            <w:jc w:val="both"/>
            <w:rPr>
              <w:i/>
              <w:lang w:val="en-US"/>
            </w:rPr>
          </w:pPr>
          <w:r w:rsidRPr="00F673CD">
            <w:rPr>
              <w:i/>
              <w:lang w:val="en-US"/>
            </w:rPr>
            <w:t>Task 2.1</w:t>
          </w:r>
          <w:r>
            <w:rPr>
              <w:i/>
              <w:lang w:val="en-US"/>
            </w:rPr>
            <w:t xml:space="preserve"> Variation in mycorrhizal communities</w:t>
          </w:r>
        </w:p>
        <w:p w14:paraId="09ABEA7E" w14:textId="225BE6DD" w:rsidR="00DF51C6" w:rsidRPr="00A5597B" w:rsidRDefault="002F3165" w:rsidP="00AA6EB7">
          <w:pPr>
            <w:spacing w:after="0" w:line="240" w:lineRule="auto"/>
            <w:jc w:val="both"/>
            <w:rPr>
              <w:lang w:val="en-US"/>
            </w:rPr>
          </w:pPr>
          <w:r>
            <w:rPr>
              <w:lang w:val="en-US"/>
            </w:rPr>
            <w:t xml:space="preserve">To investigate </w:t>
          </w:r>
          <w:r w:rsidR="00D559D0">
            <w:rPr>
              <w:lang w:val="en-US"/>
            </w:rPr>
            <w:t xml:space="preserve">variation in mycorrhizal communities,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ins w:id="61" w:author="agustina ventre" w:date="2018-11-29T12:50:00Z">
            <w:r w:rsidR="00A5597B">
              <w:rPr>
                <w:lang w:val="en-US"/>
              </w:rPr>
              <w:t>4</w:t>
            </w:r>
          </w:ins>
          <w:del w:id="62" w:author="agustina ventre" w:date="2018-11-29T12:50:00Z">
            <w:r w:rsidR="00CB0770" w:rsidRPr="00F673CD" w:rsidDel="00A5597B">
              <w:rPr>
                <w:lang w:val="en-US"/>
              </w:rPr>
              <w:delText>3</w:delText>
            </w:r>
          </w:del>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measure light using hemispheric photography as described in WP 1. I will collect three bark samples per height to obtain bark fungi</w:t>
          </w:r>
          <w:ins w:id="63" w:author="agustina ventre" w:date="2018-11-29T12:51:00Z">
            <w:r w:rsidR="00A5597B">
              <w:rPr>
                <w:lang w:val="en-US"/>
              </w:rPr>
              <w:t xml:space="preserve"> and perform</w:t>
            </w:r>
          </w:ins>
          <w:del w:id="64" w:author="agustina ventre" w:date="2018-11-29T12:51:00Z">
            <w:r w:rsidR="00DF51C6" w:rsidRPr="00A5597B" w:rsidDel="00A5597B">
              <w:rPr>
                <w:lang w:val="en-US"/>
              </w:rPr>
              <w:delText>.</w:delText>
            </w:r>
          </w:del>
          <w:r w:rsidR="00DF51C6" w:rsidRPr="00A5597B">
            <w:rPr>
              <w:lang w:val="en-US"/>
            </w:rPr>
            <w:t xml:space="preserve"> </w:t>
          </w:r>
          <w:ins w:id="65" w:author="agustina ventre" w:date="2018-11-29T12:51:00Z">
            <w:r w:rsidR="00A5597B">
              <w:rPr>
                <w:lang w:val="en-US"/>
              </w:rPr>
              <w:t>f</w:t>
            </w:r>
          </w:ins>
          <w:del w:id="66" w:author="agustina ventre" w:date="2018-11-29T12:51:00Z">
            <w:r w:rsidR="00DF51C6" w:rsidRPr="00A5597B" w:rsidDel="00A5597B">
              <w:rPr>
                <w:lang w:val="en-US"/>
              </w:rPr>
              <w:delText>F</w:delText>
            </w:r>
          </w:del>
          <w:r w:rsidR="00DF51C6" w:rsidRPr="00A5597B">
            <w:rPr>
              <w:lang w:val="en-US"/>
            </w:rPr>
            <w:t xml:space="preserve">ungal DNA extraction and sequencing analyses </w:t>
          </w:r>
          <w:del w:id="67" w:author="agustina ventre" w:date="2018-11-29T12:51:00Z">
            <w:r w:rsidR="00DF51C6" w:rsidRPr="00A5597B" w:rsidDel="00A5597B">
              <w:rPr>
                <w:lang w:val="en-US"/>
              </w:rPr>
              <w:delText xml:space="preserve">will be performed </w:delText>
            </w:r>
          </w:del>
          <w:r w:rsidR="00DF51C6" w:rsidRPr="00A5597B">
            <w:rPr>
              <w:lang w:val="en-US"/>
            </w:rPr>
            <w:t xml:space="preserve">as described in WP 1. This will provide a picture of the pool of mycorrhizal fungi locally available </w:t>
          </w:r>
          <w:del w:id="68" w:author="agustina ventre" w:date="2018-11-29T12:53:00Z">
            <w:r w:rsidR="00DF51C6" w:rsidRPr="00A5597B" w:rsidDel="00A5597B">
              <w:rPr>
                <w:lang w:val="en-US"/>
              </w:rPr>
              <w:delText>at each height</w:delText>
            </w:r>
          </w:del>
          <w:ins w:id="69" w:author="agustina ventre" w:date="2018-11-29T12:53:00Z">
            <w:r w:rsidR="00A5597B">
              <w:rPr>
                <w:lang w:val="en-US"/>
              </w:rPr>
              <w:t>in different regions of the trunk</w:t>
            </w:r>
          </w:ins>
          <w:r w:rsidR="00DF51C6" w:rsidRPr="00A5597B">
            <w:rPr>
              <w:lang w:val="en-US"/>
            </w:rPr>
            <w:t xml:space="preserve">. The proportion of mycorrhizal fungi actually interacting with orchids will be identified by combining three pieces of information: 1) OTUs lists derived from the regional scanning in WP 1, 2) the mycorrhizal fungi associated to the adult orchids present nearby, and 3) the mycorrhizal fungi identified from seedlings derived from </w:t>
          </w:r>
          <w:r w:rsidR="00DF51C6" w:rsidRPr="00A5597B">
            <w:rPr>
              <w:i/>
              <w:lang w:val="en-US"/>
            </w:rPr>
            <w:t>in-situ</w:t>
          </w:r>
          <w:r w:rsidR="00DF51C6" w:rsidRPr="00A5597B">
            <w:rPr>
              <w:lang w:val="en-US"/>
            </w:rPr>
            <w:t xml:space="preserve"> germination assays.</w:t>
          </w:r>
        </w:p>
        <w:p w14:paraId="0B6B9AA8" w14:textId="77777777" w:rsidR="00CB0770" w:rsidRDefault="00CB0770" w:rsidP="00AA6EB7">
          <w:pPr>
            <w:spacing w:after="0" w:line="240" w:lineRule="auto"/>
            <w:jc w:val="both"/>
            <w:rPr>
              <w:ins w:id="70" w:author="agustina ventre" w:date="2018-11-29T14:34:00Z"/>
              <w:lang w:val="en-US"/>
            </w:rPr>
          </w:pPr>
        </w:p>
        <w:p w14:paraId="19EC510C" w14:textId="3CE01576" w:rsidR="00AE43DE" w:rsidRDefault="00AE43DE" w:rsidP="00AA6EB7">
          <w:pPr>
            <w:spacing w:after="0" w:line="240" w:lineRule="auto"/>
            <w:jc w:val="both"/>
            <w:rPr>
              <w:ins w:id="71" w:author="agustina ventre" w:date="2018-11-29T14:34:00Z"/>
              <w:i/>
              <w:lang w:val="en-US"/>
            </w:rPr>
          </w:pPr>
          <w:ins w:id="72" w:author="agustina ventre" w:date="2018-11-29T14:34:00Z">
            <w:r>
              <w:rPr>
                <w:i/>
                <w:lang w:val="en-US"/>
              </w:rPr>
              <w:t>Task 2.2 Mycorrhizal fungi associated to adult orchids</w:t>
            </w:r>
          </w:ins>
        </w:p>
        <w:p w14:paraId="3A1E70F4" w14:textId="79227BA3" w:rsidR="00AE43DE" w:rsidRDefault="00AE43DE" w:rsidP="00AA6EB7">
          <w:pPr>
            <w:spacing w:after="0" w:line="240" w:lineRule="auto"/>
            <w:jc w:val="both"/>
            <w:rPr>
              <w:ins w:id="73" w:author="agustina ventre" w:date="2018-11-29T14:34:00Z"/>
              <w:i/>
              <w:lang w:val="en-US"/>
            </w:rPr>
          </w:pPr>
          <w:moveToRangeStart w:id="74" w:author="agustina ventre" w:date="2018-11-29T14:35:00Z" w:name="move531265437"/>
          <w:moveTo w:id="75" w:author="agustina ventre" w:date="2018-11-29T14:35:00Z">
            <w:r>
              <w:rPr>
                <w:rFonts w:cs="Calibri"/>
                <w:lang w:val="en-US"/>
              </w:rPr>
              <w:t>T</w:t>
            </w:r>
            <w:r w:rsidRPr="00AA6EB7">
              <w:rPr>
                <w:rFonts w:cs="Calibri"/>
                <w:lang w:val="en-GB"/>
              </w:rPr>
              <w:t xml:space="preserve">o </w:t>
            </w:r>
            <w:r w:rsidRPr="00CB0770">
              <w:rPr>
                <w:rFonts w:cs="Calibri"/>
                <w:lang w:val="en-GB"/>
              </w:rPr>
              <w:t>identify mycorrhizal fungi in the adult stage</w:t>
            </w:r>
            <w:r w:rsidRPr="00AA6EB7">
              <w:rPr>
                <w:rFonts w:cs="Calibri"/>
                <w:lang w:val="en-GB"/>
              </w:rPr>
              <w:t xml:space="preserve">, I will sample </w:t>
            </w:r>
            <w:r>
              <w:rPr>
                <w:rFonts w:cs="Calibri"/>
                <w:lang w:val="en-GB"/>
              </w:rPr>
              <w:t xml:space="preserve">the 20 trees at </w:t>
            </w:r>
            <w:r w:rsidRPr="00AA6EB7">
              <w:rPr>
                <w:rFonts w:cs="Calibri"/>
                <w:lang w:val="en-GB"/>
              </w:rPr>
              <w:t>the three heights for the 4 species selected</w:t>
            </w:r>
            <w:r>
              <w:rPr>
                <w:rFonts w:cs="Calibri"/>
                <w:lang w:val="en-GB"/>
              </w:rPr>
              <w:t>,</w:t>
            </w:r>
            <w:r w:rsidRPr="00AA6EB7">
              <w:rPr>
                <w:rFonts w:cs="Calibri"/>
                <w:lang w:val="en-GB"/>
              </w:rPr>
              <w:t xml:space="preserve"> and collect 3 root fragments in 3-5 adult individuals </w:t>
            </w:r>
            <w:r w:rsidRPr="00CB0770">
              <w:rPr>
                <w:rFonts w:cs="Calibri"/>
                <w:lang w:val="en-GB"/>
              </w:rPr>
              <w:t xml:space="preserve">(Fig </w:t>
            </w:r>
            <w:r>
              <w:rPr>
                <w:rFonts w:cs="Calibri"/>
                <w:lang w:val="en-GB"/>
              </w:rPr>
              <w:t>4</w:t>
            </w:r>
            <w:r w:rsidRPr="00CB0770">
              <w:rPr>
                <w:rFonts w:cs="Calibri"/>
                <w:lang w:val="en-GB"/>
              </w:rPr>
              <w:t>a)</w:t>
            </w:r>
            <w:r w:rsidRPr="00AA6EB7">
              <w:rPr>
                <w:rFonts w:cs="Calibri"/>
                <w:lang w:val="en-GB"/>
              </w:rPr>
              <w:t>.</w:t>
            </w:r>
          </w:moveTo>
          <w:moveToRangeEnd w:id="74"/>
          <w:ins w:id="76" w:author="agustina ventre" w:date="2018-11-29T14:35:00Z">
            <w:r>
              <w:rPr>
                <w:rFonts w:cs="Calibri"/>
                <w:lang w:val="en-GB"/>
              </w:rPr>
              <w:t xml:space="preserve"> </w:t>
            </w:r>
          </w:ins>
          <w:ins w:id="77" w:author="agustina ventre" w:date="2018-11-29T14:36:00Z">
            <w:r>
              <w:rPr>
                <w:rFonts w:cs="Calibri"/>
                <w:lang w:val="en-GB"/>
              </w:rPr>
              <w:t xml:space="preserve">I will extract </w:t>
            </w:r>
            <w:r>
              <w:rPr>
                <w:lang w:val="en-US"/>
              </w:rPr>
              <w:t>f</w:t>
            </w:r>
            <w:r w:rsidRPr="00A5597B">
              <w:rPr>
                <w:lang w:val="en-US"/>
              </w:rPr>
              <w:t xml:space="preserve">ungal DNA and </w:t>
            </w:r>
            <w:r>
              <w:rPr>
                <w:lang w:val="en-US"/>
              </w:rPr>
              <w:t>analyze the sequences</w:t>
            </w:r>
            <w:r w:rsidRPr="00A5597B">
              <w:rPr>
                <w:lang w:val="en-US"/>
              </w:rPr>
              <w:t xml:space="preserve"> as described in WP 1.</w:t>
            </w:r>
            <w:r>
              <w:rPr>
                <w:lang w:val="en-US"/>
              </w:rPr>
              <w:t xml:space="preserve"> </w:t>
            </w:r>
            <w:r w:rsidRPr="00AA6EB7">
              <w:rPr>
                <w:rFonts w:cs="Calibri"/>
                <w:lang w:val="en-GB"/>
              </w:rPr>
              <w:t xml:space="preserve">During this sampling, I will </w:t>
            </w:r>
            <w:r>
              <w:rPr>
                <w:rFonts w:cs="Calibri"/>
                <w:lang w:val="en-GB"/>
              </w:rPr>
              <w:t xml:space="preserve">also </w:t>
            </w:r>
            <w:r w:rsidRPr="00AA6EB7">
              <w:rPr>
                <w:rFonts w:cs="Calibri"/>
                <w:lang w:val="en-GB"/>
              </w:rPr>
              <w:t xml:space="preserve">collect </w:t>
            </w:r>
            <w:r w:rsidRPr="0022442B">
              <w:rPr>
                <w:rFonts w:cs="Calibri"/>
                <w:lang w:val="en-US"/>
              </w:rPr>
              <w:t>ripe capsules of these species</w:t>
            </w:r>
            <w:r>
              <w:rPr>
                <w:rFonts w:cs="Calibri"/>
                <w:lang w:val="en-US"/>
              </w:rPr>
              <w:t xml:space="preserve"> in order to obtain the seeds for </w:t>
            </w:r>
          </w:ins>
          <w:ins w:id="78" w:author="agustina ventre" w:date="2018-11-29T14:37:00Z">
            <w:r>
              <w:rPr>
                <w:rFonts w:cs="Calibri"/>
                <w:lang w:val="en-US"/>
              </w:rPr>
              <w:t>setting the germination assays</w:t>
            </w:r>
          </w:ins>
          <w:ins w:id="79" w:author="agustina ventre" w:date="2018-11-29T14:36:00Z">
            <w:r>
              <w:rPr>
                <w:rFonts w:cs="Calibri"/>
                <w:lang w:val="en-US"/>
              </w:rPr>
              <w:t xml:space="preserve"> </w:t>
            </w:r>
          </w:ins>
          <w:ins w:id="80" w:author="agustina ventre" w:date="2018-11-29T14:37:00Z">
            <w:r>
              <w:rPr>
                <w:rFonts w:cs="Calibri"/>
                <w:lang w:val="en-US"/>
              </w:rPr>
              <w:t>(Task 2.3).</w:t>
            </w:r>
          </w:ins>
        </w:p>
        <w:p w14:paraId="11D5AB1F" w14:textId="77777777" w:rsidR="00AE43DE" w:rsidRPr="00AE43DE" w:rsidRDefault="00AE43DE" w:rsidP="00AA6EB7">
          <w:pPr>
            <w:spacing w:after="0" w:line="240" w:lineRule="auto"/>
            <w:jc w:val="both"/>
            <w:rPr>
              <w:i/>
              <w:lang w:val="en-US"/>
              <w:rPrChange w:id="81" w:author="agustina ventre" w:date="2018-11-29T14:34:00Z">
                <w:rPr>
                  <w:lang w:val="en-US"/>
                </w:rPr>
              </w:rPrChange>
            </w:rPr>
          </w:pPr>
        </w:p>
        <w:p w14:paraId="422A843D" w14:textId="20C22B45" w:rsidR="00DF51C6" w:rsidRPr="0022442B" w:rsidRDefault="00720C05" w:rsidP="00AA6EB7">
          <w:pPr>
            <w:spacing w:after="0" w:line="240" w:lineRule="auto"/>
            <w:jc w:val="both"/>
            <w:rPr>
              <w:i/>
              <w:lang w:val="en-US"/>
            </w:rPr>
          </w:pPr>
          <w:r w:rsidRPr="0022442B">
            <w:rPr>
              <w:i/>
              <w:lang w:val="en-US"/>
            </w:rPr>
            <w:t>Task 2.</w:t>
          </w:r>
          <w:ins w:id="82" w:author="agustina ventre" w:date="2018-11-29T14:33:00Z">
            <w:r w:rsidR="00AE43DE">
              <w:rPr>
                <w:i/>
                <w:lang w:val="en-US"/>
              </w:rPr>
              <w:t>3</w:t>
            </w:r>
          </w:ins>
          <w:del w:id="83" w:author="agustina ventre" w:date="2018-11-29T14:33:00Z">
            <w:r w:rsidRPr="0022442B" w:rsidDel="00AE43DE">
              <w:rPr>
                <w:i/>
                <w:lang w:val="en-US"/>
              </w:rPr>
              <w:delText>2</w:delText>
            </w:r>
          </w:del>
          <w:r w:rsidRPr="0022442B">
            <w:rPr>
              <w:i/>
              <w:lang w:val="en-US"/>
            </w:rPr>
            <w:t xml:space="preserve"> </w:t>
          </w:r>
          <w:r w:rsidR="00DF51C6" w:rsidRPr="0022442B">
            <w:rPr>
              <w:i/>
              <w:lang w:val="en-US"/>
            </w:rPr>
            <w:t>In-situ germination assays</w:t>
          </w:r>
        </w:p>
        <w:p w14:paraId="16DF1D3B" w14:textId="72F5B4E6" w:rsidR="00DF51C6" w:rsidRPr="0022442B" w:rsidRDefault="00CE656E" w:rsidP="00AA6EB7">
          <w:pPr>
            <w:widowControl w:val="0"/>
            <w:autoSpaceDE w:val="0"/>
            <w:autoSpaceDN w:val="0"/>
            <w:adjustRightInd w:val="0"/>
            <w:spacing w:after="0" w:line="240" w:lineRule="auto"/>
            <w:jc w:val="both"/>
            <w:rPr>
              <w:rFonts w:cs="Calibri"/>
              <w:lang w:val="en-US"/>
            </w:rPr>
          </w:pPr>
          <w:moveFromRangeStart w:id="84" w:author="agustina ventre" w:date="2018-11-29T14:35:00Z" w:name="move531265437"/>
          <w:moveFrom w:id="85" w:author="agustina ventre" w:date="2018-11-29T14:35:00Z">
            <w:r w:rsidDel="00AE43DE">
              <w:rPr>
                <w:rFonts w:cs="Calibri"/>
                <w:lang w:val="en-US"/>
              </w:rPr>
              <w:t>T</w:t>
            </w:r>
            <w:r w:rsidRPr="00AA6EB7" w:rsidDel="00AE43DE">
              <w:rPr>
                <w:rFonts w:cs="Calibri"/>
                <w:lang w:val="en-GB"/>
              </w:rPr>
              <w:t xml:space="preserve">o </w:t>
            </w:r>
            <w:r w:rsidRPr="00CB0770" w:rsidDel="00AE43DE">
              <w:rPr>
                <w:rFonts w:cs="Calibri"/>
                <w:lang w:val="en-GB"/>
              </w:rPr>
              <w:t>identify mycorrhizal fungi in the adult stage</w:t>
            </w:r>
            <w:r w:rsidR="00DF51C6" w:rsidRPr="00AA6EB7" w:rsidDel="00AE43DE">
              <w:rPr>
                <w:rFonts w:cs="Calibri"/>
                <w:lang w:val="en-GB"/>
              </w:rPr>
              <w:t xml:space="preserve">, I will sample </w:t>
            </w:r>
            <w:r w:rsidDel="00AE43DE">
              <w:rPr>
                <w:rFonts w:cs="Calibri"/>
                <w:lang w:val="en-GB"/>
              </w:rPr>
              <w:t xml:space="preserve">the 20 trees at </w:t>
            </w:r>
            <w:r w:rsidR="00DF51C6" w:rsidRPr="00AA6EB7" w:rsidDel="00AE43DE">
              <w:rPr>
                <w:rFonts w:cs="Calibri"/>
                <w:lang w:val="en-GB"/>
              </w:rPr>
              <w:t>the three heights for the 4 species selected</w:t>
            </w:r>
            <w:r w:rsidDel="00AE43DE">
              <w:rPr>
                <w:rFonts w:cs="Calibri"/>
                <w:lang w:val="en-GB"/>
              </w:rPr>
              <w:t>,</w:t>
            </w:r>
            <w:r w:rsidR="00DF51C6" w:rsidRPr="00AA6EB7" w:rsidDel="00AE43DE">
              <w:rPr>
                <w:rFonts w:cs="Calibri"/>
                <w:lang w:val="en-GB"/>
              </w:rPr>
              <w:t xml:space="preserve"> and collect 3 root fragments in 3-5 adult individuals </w:t>
            </w:r>
            <w:r w:rsidR="00CB0770" w:rsidRPr="00CB0770" w:rsidDel="00AE43DE">
              <w:rPr>
                <w:rFonts w:cs="Calibri"/>
                <w:lang w:val="en-GB"/>
              </w:rPr>
              <w:t xml:space="preserve">(Fig </w:t>
            </w:r>
            <w:r w:rsidDel="00AE43DE">
              <w:rPr>
                <w:rFonts w:cs="Calibri"/>
                <w:lang w:val="en-GB"/>
              </w:rPr>
              <w:t>4</w:t>
            </w:r>
            <w:r w:rsidR="00CB0770" w:rsidRPr="00CB0770" w:rsidDel="00AE43DE">
              <w:rPr>
                <w:rFonts w:cs="Calibri"/>
                <w:lang w:val="en-GB"/>
              </w:rPr>
              <w:t>a)</w:t>
            </w:r>
            <w:r w:rsidR="00DF51C6" w:rsidRPr="00AA6EB7" w:rsidDel="00AE43DE">
              <w:rPr>
                <w:rFonts w:cs="Calibri"/>
                <w:lang w:val="en-GB"/>
              </w:rPr>
              <w:t xml:space="preserve">. </w:t>
            </w:r>
          </w:moveFrom>
          <w:moveFromRangeEnd w:id="84"/>
          <w:del w:id="86" w:author="agustina ventre" w:date="2018-11-29T14:36:00Z">
            <w:r w:rsidR="00DF51C6" w:rsidRPr="00AA6EB7" w:rsidDel="00AE43DE">
              <w:rPr>
                <w:rFonts w:cs="Calibri"/>
                <w:lang w:val="en-GB"/>
              </w:rPr>
              <w:delText xml:space="preserve">During this sampling, I will collect </w:delText>
            </w:r>
            <w:r w:rsidR="00DF51C6" w:rsidRPr="0022442B" w:rsidDel="00AE43DE">
              <w:rPr>
                <w:rFonts w:cs="Calibri"/>
                <w:lang w:val="en-US"/>
              </w:rPr>
              <w:delText xml:space="preserve">ripe capsules of these species </w:delText>
            </w:r>
          </w:del>
          <w:del w:id="87" w:author="agustina ventre" w:date="2018-11-29T14:37:00Z">
            <w:r w:rsidR="00DF51C6" w:rsidRPr="0022442B" w:rsidDel="00AE43DE">
              <w:rPr>
                <w:rFonts w:cs="Calibri"/>
                <w:lang w:val="en-US"/>
              </w:rPr>
              <w:delText>and</w:delText>
            </w:r>
          </w:del>
          <w:ins w:id="88" w:author="agustina ventre" w:date="2018-11-29T14:37:00Z">
            <w:r w:rsidR="00AE43DE">
              <w:rPr>
                <w:rFonts w:cs="Calibri"/>
                <w:lang w:val="en-US"/>
              </w:rPr>
              <w:t>I will</w:t>
            </w:r>
          </w:ins>
          <w:r w:rsidR="00DF51C6" w:rsidRPr="0022442B">
            <w:rPr>
              <w:rFonts w:cs="Calibri"/>
              <w:lang w:val="en-US"/>
            </w:rPr>
            <w:t xml:space="preserve"> extract the seeds </w:t>
          </w:r>
          <w:ins w:id="89" w:author="agustina ventre" w:date="2018-11-29T14:37:00Z">
            <w:r w:rsidR="00AE43DE">
              <w:rPr>
                <w:rFonts w:cs="Calibri"/>
                <w:lang w:val="en-US"/>
              </w:rPr>
              <w:t xml:space="preserve">from the capsules </w:t>
            </w:r>
          </w:ins>
          <w:r w:rsidR="00DF51C6" w:rsidRPr="0022442B">
            <w:rPr>
              <w:rFonts w:cs="Calibri"/>
              <w:lang w:val="en-US"/>
            </w:rPr>
            <w:t>to prepare seed packets</w:t>
          </w:r>
          <w:r w:rsidR="007B6009">
            <w:rPr>
              <w:rFonts w:cs="Calibri"/>
              <w:lang w:val="en-US"/>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w:t>
          </w:r>
          <w:r w:rsidR="00DF51C6" w:rsidRPr="00AA6EB7">
            <w:rPr>
              <w:rFonts w:cs="Calibri"/>
              <w:lang w:val="en-GB"/>
            </w:rPr>
            <w:t xml:space="preserve"> </w:t>
          </w:r>
          <w:r w:rsidR="00DF51C6" w:rsidRPr="0022442B">
            <w:rPr>
              <w:rFonts w:cs="Calibri"/>
              <w:lang w:val="en-US"/>
            </w:rPr>
            <w:t>I will use plastic wraps</w:t>
          </w:r>
          <w:r w:rsidR="007B6009">
            <w:rPr>
              <w:rFonts w:cs="Calibri"/>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 xml:space="preserve"> to attach </w:t>
          </w:r>
          <w:r>
            <w:rPr>
              <w:rFonts w:cs="Calibri"/>
              <w:lang w:val="en-US"/>
            </w:rPr>
            <w:t>three</w:t>
          </w:r>
          <w:r w:rsidRPr="0022442B">
            <w:rPr>
              <w:rFonts w:cs="Calibri"/>
              <w:lang w:val="en-US"/>
            </w:rPr>
            <w:t xml:space="preserve"> </w:t>
          </w:r>
          <w:r w:rsidR="00DF51C6" w:rsidRPr="0022442B">
            <w:rPr>
              <w:rFonts w:cs="Calibri"/>
              <w:lang w:val="en-US"/>
            </w:rPr>
            <w:t xml:space="preserve">seed packets per orchid species at the </w:t>
          </w:r>
          <w:r>
            <w:rPr>
              <w:rFonts w:cs="Calibri"/>
              <w:lang w:val="en-US"/>
            </w:rPr>
            <w:t>three</w:t>
          </w:r>
          <w:r w:rsidR="00DF51C6" w:rsidRPr="0022442B">
            <w:rPr>
              <w:rFonts w:cs="Calibri"/>
              <w:lang w:val="en-US"/>
            </w:rPr>
            <w:t xml:space="preserve"> heights in 10 trees per plot (720 seed packets in total)</w:t>
          </w:r>
          <w:r w:rsidR="00CB0770" w:rsidRPr="0022442B">
            <w:rPr>
              <w:rFonts w:cs="Calibri"/>
              <w:lang w:val="en-US"/>
            </w:rPr>
            <w:t xml:space="preserve"> (Fig. </w:t>
          </w:r>
          <w:r w:rsidR="00823EE0">
            <w:rPr>
              <w:rFonts w:cs="Calibri"/>
              <w:lang w:val="en-US"/>
            </w:rPr>
            <w:t>4</w:t>
          </w:r>
          <w:r w:rsidR="00CB0770" w:rsidRPr="0022442B">
            <w:rPr>
              <w:rFonts w:cs="Calibri"/>
              <w:lang w:val="en-US"/>
            </w:rPr>
            <w:t>b)</w:t>
          </w:r>
          <w:r w:rsidR="00DF51C6" w:rsidRPr="0022442B">
            <w:rPr>
              <w:rFonts w:cs="Calibri"/>
              <w:lang w:val="en-US"/>
            </w:rPr>
            <w:t>. This experiment will be monitored every three months by a member of Dr. Flanagan's lab. Eight to ten months after sowing I will harvest the seedlings (</w:t>
          </w:r>
          <w:r w:rsidR="00CB0770" w:rsidRPr="0022442B">
            <w:rPr>
              <w:rFonts w:cs="Calibri"/>
              <w:lang w:val="en-US"/>
            </w:rPr>
            <w:t xml:space="preserve">Fig. </w:t>
          </w:r>
          <w:r w:rsidR="00823EE0">
            <w:rPr>
              <w:rFonts w:cs="Calibri"/>
              <w:lang w:val="en-US"/>
            </w:rPr>
            <w:t>4</w:t>
          </w:r>
          <w:r w:rsidR="00DF51C6" w:rsidRPr="0022442B">
            <w:rPr>
              <w:rFonts w:cs="Calibri"/>
              <w:lang w:val="en-US"/>
            </w:rPr>
            <w:t>c) to collect protocorm fragments for mycorrhizal DNA extraction and sequencing, which will be performed as described in WP 1.</w:t>
          </w:r>
        </w:p>
        <w:p w14:paraId="5F1B8CB2" w14:textId="77777777" w:rsidR="00AA6EB7" w:rsidRPr="0022442B" w:rsidRDefault="00AA6EB7" w:rsidP="00AA6EB7">
          <w:pPr>
            <w:widowControl w:val="0"/>
            <w:autoSpaceDE w:val="0"/>
            <w:autoSpaceDN w:val="0"/>
            <w:adjustRightInd w:val="0"/>
            <w:spacing w:after="0" w:line="240" w:lineRule="auto"/>
            <w:jc w:val="both"/>
            <w:rPr>
              <w:rFonts w:cs="Calibri"/>
              <w:lang w:val="en-US"/>
            </w:rPr>
          </w:pPr>
        </w:p>
        <w:p w14:paraId="08712406" w14:textId="2330EDBA" w:rsidR="00DF51C6" w:rsidRPr="00AA6EB7" w:rsidRDefault="00DF51C6" w:rsidP="00AA6EB7">
          <w:pPr>
            <w:autoSpaceDE w:val="0"/>
            <w:autoSpaceDN w:val="0"/>
            <w:adjustRightInd w:val="0"/>
            <w:spacing w:after="0" w:line="240" w:lineRule="auto"/>
            <w:jc w:val="both"/>
            <w:rPr>
              <w:rFonts w:cs="Calibri"/>
              <w:noProof/>
              <w:lang w:val="en-GB" w:eastAsia="en-GB"/>
            </w:rPr>
          </w:pPr>
          <w:r w:rsidRPr="00AA6EB7">
            <w:rPr>
              <w:rFonts w:cs="Calibri"/>
              <w:noProof/>
              <w:lang w:val="en-GB" w:eastAsia="en-GB"/>
            </w:rPr>
            <w:drawing>
              <wp:inline distT="0" distB="0" distL="0" distR="0" wp14:anchorId="31F7072D" wp14:editId="23EF021E">
                <wp:extent cx="5464175" cy="1660525"/>
                <wp:effectExtent l="0" t="0" r="3175" b="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8">
                          <a:extLst>
                            <a:ext uri="{28A0092B-C50C-407E-A947-70E740481C1C}">
                              <a14:useLocalDpi xmlns:a14="http://schemas.microsoft.com/office/drawing/2010/main" val="0"/>
                            </a:ext>
                          </a:extLst>
                        </a:blip>
                        <a:srcRect t="28923"/>
                        <a:stretch>
                          <a:fillRect/>
                        </a:stretch>
                      </pic:blipFill>
                      <pic:spPr bwMode="auto">
                        <a:xfrm>
                          <a:off x="0" y="0"/>
                          <a:ext cx="5464175" cy="1660525"/>
                        </a:xfrm>
                        <a:prstGeom prst="rect">
                          <a:avLst/>
                        </a:prstGeom>
                        <a:noFill/>
                        <a:ln>
                          <a:noFill/>
                        </a:ln>
                      </pic:spPr>
                    </pic:pic>
                  </a:graphicData>
                </a:graphic>
              </wp:inline>
            </w:drawing>
          </w:r>
        </w:p>
        <w:p w14:paraId="777FA782" w14:textId="77777777" w:rsidR="00DF51C6" w:rsidRPr="00AA6EB7" w:rsidRDefault="00DF51C6" w:rsidP="00AA6EB7">
          <w:pPr>
            <w:pStyle w:val="Prrafodelista"/>
            <w:widowControl w:val="0"/>
            <w:spacing w:after="0" w:line="240" w:lineRule="auto"/>
            <w:ind w:left="0"/>
            <w:jc w:val="center"/>
            <w:rPr>
              <w:rFonts w:asciiTheme="minorHAnsi" w:hAnsiTheme="minorHAnsi" w:cs="Calibri"/>
              <w:sz w:val="22"/>
              <w:lang w:val="en-GB"/>
            </w:rPr>
          </w:pPr>
        </w:p>
        <w:p w14:paraId="497132BB" w14:textId="20FF3B5C" w:rsidR="00CB0770" w:rsidRPr="00823EE0" w:rsidRDefault="00CB0770" w:rsidP="00CB0770">
          <w:pPr>
            <w:autoSpaceDE w:val="0"/>
            <w:autoSpaceDN w:val="0"/>
            <w:adjustRightInd w:val="0"/>
            <w:spacing w:after="0" w:line="240" w:lineRule="auto"/>
            <w:jc w:val="both"/>
            <w:rPr>
              <w:rFonts w:cs="Calibri"/>
              <w:lang w:val="en-US"/>
            </w:rPr>
          </w:pPr>
          <w:r w:rsidRPr="00823EE0">
            <w:rPr>
              <w:rFonts w:cs="Calibri"/>
              <w:b/>
              <w:lang w:val="en-US"/>
            </w:rPr>
            <w:lastRenderedPageBreak/>
            <w:t>Fig.</w:t>
          </w:r>
          <w:r w:rsidRPr="00823EE0">
            <w:rPr>
              <w:rFonts w:cs="Calibri"/>
              <w:lang w:val="en-US"/>
            </w:rPr>
            <w:t xml:space="preserve"> </w:t>
          </w:r>
          <w:ins w:id="90" w:author="agustina ventre" w:date="2018-11-29T12:58:00Z">
            <w:r w:rsidR="00823EE0">
              <w:rPr>
                <w:rFonts w:cs="Calibri"/>
                <w:b/>
                <w:lang w:val="en-US"/>
              </w:rPr>
              <w:t>4</w:t>
            </w:r>
          </w:ins>
          <w:del w:id="91" w:author="agustina ventre" w:date="2018-11-29T12:58:00Z">
            <w:r w:rsidRPr="00823EE0" w:rsidDel="00823EE0">
              <w:rPr>
                <w:rFonts w:cs="Calibri"/>
                <w:b/>
                <w:lang w:val="en-US"/>
              </w:rPr>
              <w:delText>3</w:delText>
            </w:r>
          </w:del>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721302BE" w14:textId="77777777" w:rsidR="00DF51C6" w:rsidRPr="00823EE0" w:rsidRDefault="00DF51C6" w:rsidP="00AA6EB7">
          <w:pPr>
            <w:widowControl w:val="0"/>
            <w:autoSpaceDE w:val="0"/>
            <w:autoSpaceDN w:val="0"/>
            <w:adjustRightInd w:val="0"/>
            <w:spacing w:after="0" w:line="240" w:lineRule="auto"/>
            <w:jc w:val="both"/>
            <w:rPr>
              <w:rFonts w:cs="Calibri"/>
              <w:lang w:val="en-US"/>
            </w:rPr>
          </w:pPr>
        </w:p>
        <w:p w14:paraId="5E5D2F54" w14:textId="3896DC5B"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del w:id="92" w:author="agustina ventre" w:date="2018-11-29T14:34:00Z">
            <w:r w:rsidRPr="00823EE0" w:rsidDel="00AE43DE">
              <w:rPr>
                <w:rFonts w:cs="Calibri"/>
                <w:i/>
                <w:lang w:val="en-US"/>
              </w:rPr>
              <w:delText>3</w:delText>
            </w:r>
          </w:del>
          <w:ins w:id="93" w:author="agustina ventre" w:date="2018-11-29T14:34:00Z">
            <w:r w:rsidR="00AE43DE">
              <w:rPr>
                <w:rFonts w:cs="Calibri"/>
                <w:i/>
                <w:lang w:val="en-US"/>
              </w:rPr>
              <w:t>4</w:t>
            </w:r>
          </w:ins>
          <w:r w:rsidRPr="00823EE0">
            <w:rPr>
              <w:rFonts w:cs="Calibri"/>
              <w:i/>
              <w:lang w:val="en-US"/>
            </w:rPr>
            <w:t xml:space="preserve"> </w:t>
          </w:r>
          <w:r w:rsidR="00DF51C6" w:rsidRPr="00823EE0">
            <w:rPr>
              <w:rFonts w:cs="Calibri"/>
              <w:i/>
              <w:lang w:val="en-US"/>
            </w:rPr>
            <w:t>Data analysis</w:t>
          </w:r>
        </w:p>
        <w:p w14:paraId="37ED908B" w14:textId="033223E3" w:rsidR="00DF51C6" w:rsidRPr="00823EE0" w:rsidRDefault="00DF51C6" w:rsidP="00AA6EB7">
          <w:pPr>
            <w:widowControl w:val="0"/>
            <w:autoSpaceDE w:val="0"/>
            <w:autoSpaceDN w:val="0"/>
            <w:adjustRightInd w:val="0"/>
            <w:spacing w:after="0" w:line="240" w:lineRule="auto"/>
            <w:jc w:val="both"/>
            <w:rPr>
              <w:rFonts w:cs="Times-Roman"/>
              <w:lang w:val="en-US"/>
            </w:rPr>
          </w:pPr>
          <w:r w:rsidRPr="00AA6EB7">
            <w:rPr>
              <w:rFonts w:cs="Calibri"/>
              <w:lang w:val="en-GB"/>
            </w:rPr>
            <w:t xml:space="preserve">With this information, </w:t>
          </w:r>
          <w:r w:rsidRPr="00823EE0">
            <w:rPr>
              <w:lang w:val="en-US"/>
            </w:rPr>
            <w:t xml:space="preserve">I will be able to test H2, which states that the availability of free-living fungi changes over the vertical gradient of light. To this end, </w:t>
          </w:r>
          <w:r w:rsidRPr="00AA6EB7">
            <w:rPr>
              <w:rFonts w:cs="Calibri"/>
              <w:lang w:val="en-GB"/>
            </w:rPr>
            <w:t xml:space="preserve">I will first </w:t>
          </w:r>
          <w:r w:rsidRPr="00823EE0">
            <w:rPr>
              <w:rFonts w:cs="Times-Roman"/>
              <w:lang w:val="en-US"/>
            </w:rPr>
            <w:t xml:space="preserve">describe mycorrhiza community composition, richness and turnover across tree heights. I will perform non-metric multidimensional scaling (NMDS) </w:t>
          </w:r>
          <w:r w:rsidRPr="00823EE0">
            <w:rPr>
              <w:lang w:val="en-US" w:eastAsia="en-GB"/>
            </w:rPr>
            <w:t>analysis over a mycorrhizal OTU presence-absence matrix</w:t>
          </w:r>
          <w:r w:rsidRPr="00823EE0">
            <w:rPr>
              <w:rFonts w:cs="Times-Roman"/>
              <w:lang w:val="en-US"/>
            </w:rPr>
            <w:t xml:space="preserve"> and assess </w:t>
          </w:r>
          <w:r w:rsidRPr="00823EE0">
            <w:rPr>
              <w:lang w:val="en-US" w:eastAsia="en-GB"/>
            </w:rPr>
            <w:t xml:space="preserve">differences in species composition with PERMANOVA, estimate </w:t>
          </w:r>
          <w:r w:rsidRPr="00823EE0">
            <w:rPr>
              <w:rFonts w:cs="Times-Roman"/>
              <w:lang w:val="en-US"/>
            </w:rPr>
            <w:t>richness with rarefaction curves</w:t>
          </w:r>
          <w:r w:rsidR="007B6009">
            <w:rPr>
              <w:rFonts w:cs="Times-Roman"/>
              <w:lang w:val="en-US"/>
            </w:rPr>
            <w:t xml:space="preserve"> </w:t>
          </w:r>
          <w:r w:rsidR="007246A0">
            <w:rPr>
              <w:rFonts w:cs="Times-Roman"/>
              <w:lang w:val="en-US"/>
            </w:rPr>
            <w:fldChar w:fldCharType="begin" w:fldLock="1"/>
          </w:r>
          <w:r w:rsidR="007246A0">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mendeley":{"formattedCitation":"(Magurran, 2004)","plainTextFormattedCitation":"(Magurran, 2004)","previouslyFormattedCitation":"(Magurran, 2004)"},"properties":{"noteIndex":0},"schema":"https://github.com/citation-style-language/schema/raw/master/csl-citation.json"}</w:instrText>
          </w:r>
          <w:r w:rsidR="007246A0">
            <w:rPr>
              <w:rFonts w:cs="Times-Roman"/>
              <w:lang w:val="en-US"/>
            </w:rPr>
            <w:fldChar w:fldCharType="separate"/>
          </w:r>
          <w:r w:rsidR="007246A0" w:rsidRPr="007246A0">
            <w:rPr>
              <w:rFonts w:cs="Times-Roman"/>
              <w:noProof/>
              <w:lang w:val="en-US"/>
            </w:rPr>
            <w:t>(Magurran, 2004)</w:t>
          </w:r>
          <w:r w:rsidR="007246A0">
            <w:rPr>
              <w:rFonts w:cs="Times-Roman"/>
              <w:lang w:val="en-US"/>
            </w:rPr>
            <w:fldChar w:fldCharType="end"/>
          </w:r>
          <w:r w:rsidRPr="00823EE0">
            <w:rPr>
              <w:rFonts w:cs="Times-Roman"/>
              <w:lang w:val="en-US"/>
            </w:rPr>
            <w:t>, and</w:t>
          </w:r>
          <w:r w:rsidR="007246A0">
            <w:rPr>
              <w:rFonts w:cs="Times-Roman"/>
              <w:lang w:val="en-US"/>
            </w:rPr>
            <w:t xml:space="preserve"> </w:t>
          </w:r>
          <w:r w:rsidRPr="00823EE0">
            <w:rPr>
              <w:rFonts w:cs="Times-Roman"/>
              <w:lang w:val="en-US"/>
            </w:rPr>
            <w:t xml:space="preserve">turnover </w:t>
          </w:r>
          <w:r w:rsidRPr="00823EE0">
            <w:rPr>
              <w:lang w:val="en-US" w:eastAsia="en-GB"/>
            </w:rPr>
            <w:t>using Jaccard index</w:t>
          </w:r>
          <w:r w:rsidR="007246A0">
            <w:rPr>
              <w:lang w:val="en-US" w:eastAsia="en-GB"/>
            </w:rPr>
            <w:t xml:space="preserve"> </w:t>
          </w:r>
          <w:r w:rsidR="007246A0">
            <w:rPr>
              <w:lang w:val="en-US" w:eastAsia="en-GB"/>
            </w:rPr>
            <w:fldChar w:fldCharType="begin" w:fldLock="1"/>
          </w:r>
          <w:r w:rsidR="004A7DFC">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7246A0">
            <w:rPr>
              <w:lang w:val="en-US" w:eastAsia="en-GB"/>
            </w:rPr>
            <w:fldChar w:fldCharType="separate"/>
          </w:r>
          <w:r w:rsidR="007246A0" w:rsidRPr="007246A0">
            <w:rPr>
              <w:noProof/>
              <w:lang w:val="en-US" w:eastAsia="en-GB"/>
            </w:rPr>
            <w:t xml:space="preserve">(Cardoso </w:t>
          </w:r>
          <w:r w:rsidR="007246A0" w:rsidRPr="007246A0">
            <w:rPr>
              <w:i/>
              <w:noProof/>
              <w:lang w:val="en-US" w:eastAsia="en-GB"/>
            </w:rPr>
            <w:t>et al.</w:t>
          </w:r>
          <w:r w:rsidR="007246A0" w:rsidRPr="007246A0">
            <w:rPr>
              <w:noProof/>
              <w:lang w:val="en-US" w:eastAsia="en-GB"/>
            </w:rPr>
            <w:t>, 2015)</w:t>
          </w:r>
          <w:r w:rsidR="007246A0">
            <w:rPr>
              <w:lang w:val="en-US" w:eastAsia="en-GB"/>
            </w:rPr>
            <w:fldChar w:fldCharType="end"/>
          </w:r>
          <w:r w:rsidRPr="00823EE0">
            <w:rPr>
              <w:lang w:val="en-US" w:eastAsia="en-GB"/>
            </w:rPr>
            <w:t xml:space="preserve">. Second, I will test whether mycorrhizal fungi communities vary over the tree </w:t>
          </w:r>
          <w:r w:rsidRPr="00823EE0">
            <w:rPr>
              <w:lang w:val="en-US" w:eastAsia="en-GB"/>
            </w:rPr>
            <w:t xml:space="preserve">trunk </w:t>
          </w:r>
          <w:r w:rsidR="00823EE0">
            <w:rPr>
              <w:lang w:val="en-US" w:eastAsia="en-GB"/>
            </w:rPr>
            <w:t xml:space="preserve">by </w:t>
          </w:r>
          <w:r w:rsidRPr="00823EE0">
            <w:rPr>
              <w:lang w:val="en-US" w:eastAsia="en-GB"/>
            </w:rPr>
            <w:t xml:space="preserve">building </w:t>
          </w:r>
          <w:r w:rsidRPr="00823EE0">
            <w:rPr>
              <w:lang w:val="en-US" w:eastAsia="en-GB"/>
            </w:rPr>
            <w:t>linear models controlled by the host tree species.</w:t>
          </w:r>
        </w:p>
        <w:p w14:paraId="2FCEF4F8" w14:textId="77777777" w:rsidR="00DF51C6" w:rsidRPr="00823EE0" w:rsidRDefault="00DF51C6" w:rsidP="00AA6EB7">
          <w:pPr>
            <w:spacing w:after="0" w:line="240" w:lineRule="auto"/>
            <w:rPr>
              <w:rFonts w:cs="Calibri"/>
              <w:b/>
              <w:lang w:val="en-US"/>
            </w:rPr>
          </w:pPr>
        </w:p>
        <w:p w14:paraId="3198AB15" w14:textId="77777777" w:rsidR="00DF51C6" w:rsidRPr="00823EE0" w:rsidRDefault="00DF51C6" w:rsidP="00AA6EB7">
          <w:pPr>
            <w:spacing w:after="0" w:line="240" w:lineRule="auto"/>
            <w:rPr>
              <w:b/>
              <w:lang w:val="en-US"/>
            </w:rPr>
          </w:pPr>
          <w:r w:rsidRPr="00823EE0">
            <w:rPr>
              <w:b/>
              <w:lang w:val="en-US"/>
            </w:rPr>
            <w:t>WP3 Assessing turnover in mycorrhizal fungi over epiphytic orchid ontogeny.</w:t>
          </w:r>
        </w:p>
        <w:p w14:paraId="35ACE1ED" w14:textId="77777777" w:rsidR="00AA6EB7" w:rsidRPr="00823EE0" w:rsidRDefault="00AA6EB7" w:rsidP="00AA6EB7">
          <w:pPr>
            <w:spacing w:after="0" w:line="240" w:lineRule="auto"/>
            <w:rPr>
              <w:b/>
              <w:lang w:val="en-US"/>
            </w:rPr>
          </w:pPr>
        </w:p>
        <w:p w14:paraId="48E80810" w14:textId="743B2021"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To assess turnover in mycorrhizal communities across different life stages, I will use the same</w:t>
          </w:r>
          <w:r w:rsidR="00DF51C6" w:rsidRPr="00823EE0">
            <w:rPr>
              <w:lang w:val="en-US"/>
            </w:rPr>
            <w:t xml:space="preserve"> study </w:t>
          </w:r>
          <w:r w:rsidR="00DF51C6" w:rsidRPr="006B20C0">
            <w:rPr>
              <w:lang w:val="en-US"/>
            </w:rPr>
            <w:t xml:space="preserve">species and experimental design as in WP2. I will compare the diversity and composition of mycorrhizal fungi communities extracted from seedling and adult roots. </w:t>
          </w:r>
          <w:r w:rsidR="00DF51C6" w:rsidRPr="006B20C0">
            <w:rPr>
              <w:rFonts w:cs="Calibri"/>
              <w:lang w:val="en-US"/>
            </w:rPr>
            <w:t xml:space="preserve">In particular, to test the hypothesis that </w:t>
          </w:r>
          <w:r w:rsidR="00DF51C6" w:rsidRPr="006B20C0">
            <w:rPr>
              <w:lang w:val="en-US"/>
            </w:rPr>
            <w:t>seedlings will have a greater diversity of mycorrhizal fungi than adults (</w:t>
          </w:r>
          <w:r w:rsidR="00DF51C6" w:rsidRPr="00403F16">
            <w:rPr>
              <w:b/>
              <w:lang w:val="en-US"/>
              <w:rPrChange w:id="94" w:author="agustina ventre" w:date="2018-11-29T15:00:00Z">
                <w:rPr>
                  <w:lang w:val="en-US"/>
                </w:rPr>
              </w:rPrChange>
            </w:rPr>
            <w:t>H3</w:t>
          </w:r>
          <w:r w:rsidR="00DF51C6" w:rsidRPr="006B20C0">
            <w:rPr>
              <w:lang w:val="en-US"/>
            </w:rPr>
            <w:t>)</w:t>
          </w:r>
          <w:r w:rsidR="00DF51C6" w:rsidRPr="006B20C0">
            <w:rPr>
              <w:rFonts w:cs="Calibri"/>
              <w:lang w:val="en-US"/>
            </w:rPr>
            <w:t>, I will calculate mycorrhizal OTU diversity in seedlings and adults for each species, and test whether seedlings associate with a higher diversity of fungi. A confirmation of this hypothesis would indicate that seedlings are more generalist than adults, suggesting that the establishment of mycorrhizal associations is opportunistic during early life stages.</w:t>
          </w:r>
        </w:p>
        <w:p w14:paraId="3A3FB1CC" w14:textId="77777777" w:rsidR="00144F7B" w:rsidRDefault="00144F7B" w:rsidP="00AA6EB7">
          <w:pPr>
            <w:spacing w:after="0" w:line="240" w:lineRule="auto"/>
            <w:jc w:val="both"/>
            <w:rPr>
              <w:ins w:id="95" w:author="Hans Jacquemyn" w:date="2018-11-28T15:48:00Z"/>
              <w:rFonts w:cs="Calibri"/>
              <w:lang w:val="en-US"/>
            </w:rPr>
          </w:pPr>
        </w:p>
        <w:p w14:paraId="3A23CF7F" w14:textId="27556E58" w:rsidR="00144F7B" w:rsidRPr="0016152A" w:rsidRDefault="00144F7B" w:rsidP="00AA6EB7">
          <w:pPr>
            <w:spacing w:after="0" w:line="240" w:lineRule="auto"/>
            <w:jc w:val="both"/>
            <w:rPr>
              <w:ins w:id="96" w:author="agustina ventre" w:date="2018-11-29T14:30:00Z"/>
              <w:rFonts w:cs="Calibri"/>
              <w:i/>
              <w:lang w:val="en-US"/>
              <w:rPrChange w:id="97" w:author="agustina ventre" w:date="2018-11-29T14:45:00Z">
                <w:rPr>
                  <w:ins w:id="98" w:author="agustina ventre" w:date="2018-11-29T14:30:00Z"/>
                  <w:rFonts w:cs="Calibri"/>
                  <w:lang w:val="en-US"/>
                </w:rPr>
              </w:rPrChange>
            </w:rPr>
          </w:pPr>
          <w:commentRangeStart w:id="99"/>
          <w:ins w:id="100" w:author="Hans Jacquemyn" w:date="2018-11-28T15:48:00Z">
            <w:del w:id="101" w:author="agustina ventre" w:date="2018-11-29T14:45:00Z">
              <w:r w:rsidRPr="0016152A" w:rsidDel="0016152A">
                <w:rPr>
                  <w:rFonts w:cs="Calibri"/>
                  <w:i/>
                  <w:lang w:val="en-US"/>
                  <w:rPrChange w:id="102" w:author="agustina ventre" w:date="2018-11-29T14:45:00Z">
                    <w:rPr>
                      <w:rFonts w:cs="Calibri"/>
                      <w:lang w:val="en-US"/>
                    </w:rPr>
                  </w:rPrChange>
                </w:rPr>
                <w:delText xml:space="preserve">Task 3.1 </w:delText>
              </w:r>
            </w:del>
            <w:r w:rsidRPr="0016152A">
              <w:rPr>
                <w:rFonts w:cs="Calibri"/>
                <w:i/>
                <w:lang w:val="en-US"/>
                <w:rPrChange w:id="103" w:author="agustina ventre" w:date="2018-11-29T14:45:00Z">
                  <w:rPr>
                    <w:rFonts w:cs="Calibri"/>
                    <w:lang w:val="en-US"/>
                  </w:rPr>
                </w:rPrChange>
              </w:rPr>
              <w:t>Sampling</w:t>
            </w:r>
          </w:ins>
        </w:p>
        <w:p w14:paraId="0E8A7ECA" w14:textId="15DAECE4" w:rsidR="00AE43DE" w:rsidRDefault="0016152A" w:rsidP="00AA6EB7">
          <w:pPr>
            <w:spacing w:after="0" w:line="240" w:lineRule="auto"/>
            <w:jc w:val="both"/>
            <w:rPr>
              <w:ins w:id="104" w:author="Hans Jacquemyn" w:date="2018-11-28T15:49:00Z"/>
              <w:rFonts w:cs="Calibri"/>
              <w:lang w:val="en-US"/>
            </w:rPr>
          </w:pPr>
          <w:ins w:id="105" w:author="agustina ventre" w:date="2018-11-29T14:43:00Z">
            <w:r>
              <w:rPr>
                <w:rFonts w:cs="Calibri"/>
                <w:lang w:val="en-US"/>
              </w:rPr>
              <w:t>I will use the</w:t>
            </w:r>
          </w:ins>
          <w:ins w:id="106" w:author="agustina ventre" w:date="2018-11-29T14:47:00Z">
            <w:r>
              <w:rPr>
                <w:rFonts w:cs="Calibri"/>
                <w:lang w:val="en-US"/>
              </w:rPr>
              <w:t xml:space="preserve"> data collected in WP2:</w:t>
            </w:r>
          </w:ins>
          <w:ins w:id="107" w:author="agustina ventre" w:date="2018-11-29T14:43:00Z">
            <w:r>
              <w:rPr>
                <w:rFonts w:cs="Calibri"/>
                <w:lang w:val="en-US"/>
              </w:rPr>
              <w:t xml:space="preserve"> OTUs </w:t>
            </w:r>
          </w:ins>
          <w:ins w:id="108" w:author="agustina ventre" w:date="2018-11-29T14:47:00Z">
            <w:r>
              <w:rPr>
                <w:rFonts w:cs="Calibri"/>
                <w:lang w:val="en-US"/>
              </w:rPr>
              <w:t xml:space="preserve">obtained </w:t>
            </w:r>
          </w:ins>
          <w:ins w:id="109" w:author="agustina ventre" w:date="2018-11-29T14:43:00Z">
            <w:r>
              <w:rPr>
                <w:rFonts w:cs="Calibri"/>
                <w:lang w:val="en-US"/>
              </w:rPr>
              <w:t>from adult orchid roots in Task 2.2</w:t>
            </w:r>
          </w:ins>
          <w:ins w:id="110" w:author="agustina ventre" w:date="2018-11-29T14:44:00Z">
            <w:r>
              <w:rPr>
                <w:rFonts w:cs="Calibri"/>
                <w:lang w:val="en-US"/>
              </w:rPr>
              <w:t xml:space="preserve">, and </w:t>
            </w:r>
          </w:ins>
          <w:ins w:id="111" w:author="agustina ventre" w:date="2018-11-29T14:47:00Z">
            <w:r>
              <w:rPr>
                <w:rFonts w:cs="Calibri"/>
                <w:lang w:val="en-US"/>
              </w:rPr>
              <w:t>OTUs obtained</w:t>
            </w:r>
          </w:ins>
          <w:ins w:id="112" w:author="agustina ventre" w:date="2018-11-29T14:44:00Z">
            <w:r>
              <w:rPr>
                <w:rFonts w:cs="Calibri"/>
                <w:lang w:val="en-US"/>
              </w:rPr>
              <w:t xml:space="preserve"> from seedling roots in Task 2.3.</w:t>
            </w:r>
          </w:ins>
        </w:p>
        <w:p w14:paraId="00F8A274" w14:textId="5D7CDD08" w:rsidR="00144F7B" w:rsidDel="0016152A" w:rsidRDefault="00144F7B" w:rsidP="00AA6EB7">
          <w:pPr>
            <w:spacing w:after="0" w:line="240" w:lineRule="auto"/>
            <w:jc w:val="both"/>
            <w:rPr>
              <w:ins w:id="113" w:author="Hans Jacquemyn" w:date="2018-11-28T15:49:00Z"/>
              <w:del w:id="114" w:author="agustina ventre" w:date="2018-11-29T14:48:00Z"/>
              <w:rFonts w:cs="Calibri"/>
              <w:lang w:val="en-US"/>
            </w:rPr>
          </w:pPr>
        </w:p>
        <w:p w14:paraId="1A387226" w14:textId="350DC410" w:rsidR="00144F7B" w:rsidDel="0016152A" w:rsidRDefault="00144F7B" w:rsidP="00AA6EB7">
          <w:pPr>
            <w:spacing w:after="0" w:line="240" w:lineRule="auto"/>
            <w:jc w:val="both"/>
            <w:rPr>
              <w:ins w:id="115" w:author="Hans Jacquemyn" w:date="2018-11-28T15:49:00Z"/>
              <w:del w:id="116" w:author="agustina ventre" w:date="2018-11-29T14:48:00Z"/>
              <w:rFonts w:cs="Calibri"/>
              <w:lang w:val="en-US"/>
            </w:rPr>
          </w:pPr>
          <w:ins w:id="117" w:author="Hans Jacquemyn" w:date="2018-11-28T15:49:00Z">
            <w:del w:id="118" w:author="agustina ventre" w:date="2018-11-29T14:48:00Z">
              <w:r w:rsidDel="0016152A">
                <w:rPr>
                  <w:rFonts w:cs="Calibri"/>
                  <w:lang w:val="en-US"/>
                </w:rPr>
                <w:delText>Task 3.2</w:delText>
              </w:r>
            </w:del>
          </w:ins>
        </w:p>
        <w:p w14:paraId="14B86127" w14:textId="0073BFFE" w:rsidR="00144F7B" w:rsidRDefault="00144F7B" w:rsidP="00AA6EB7">
          <w:pPr>
            <w:spacing w:after="0" w:line="240" w:lineRule="auto"/>
            <w:jc w:val="both"/>
            <w:rPr>
              <w:ins w:id="119" w:author="Hans Jacquemyn" w:date="2018-11-28T15:49:00Z"/>
              <w:rFonts w:cs="Calibri"/>
              <w:lang w:val="en-US"/>
            </w:rPr>
          </w:pPr>
        </w:p>
        <w:p w14:paraId="7399328C" w14:textId="5761C677" w:rsidR="00144F7B" w:rsidRDefault="00144F7B" w:rsidP="00AA6EB7">
          <w:pPr>
            <w:spacing w:after="0" w:line="240" w:lineRule="auto"/>
            <w:jc w:val="both"/>
            <w:rPr>
              <w:ins w:id="120" w:author="agustina ventre" w:date="2018-11-29T15:00:00Z"/>
              <w:rFonts w:cs="Calibri"/>
              <w:lang w:val="en-US"/>
            </w:rPr>
          </w:pPr>
          <w:ins w:id="121" w:author="Hans Jacquemyn" w:date="2018-11-28T15:49:00Z">
            <w:r>
              <w:rPr>
                <w:rFonts w:cs="Calibri"/>
                <w:lang w:val="en-US"/>
              </w:rPr>
              <w:t>Task 3.</w:t>
            </w:r>
          </w:ins>
          <w:ins w:id="122" w:author="agustina ventre" w:date="2018-11-29T14:48:00Z">
            <w:r w:rsidR="0016152A">
              <w:rPr>
                <w:rFonts w:cs="Calibri"/>
                <w:lang w:val="en-US"/>
              </w:rPr>
              <w:t>1</w:t>
            </w:r>
          </w:ins>
          <w:ins w:id="123" w:author="Hans Jacquemyn" w:date="2018-11-28T15:49:00Z">
            <w:del w:id="124" w:author="agustina ventre" w:date="2018-11-29T14:48:00Z">
              <w:r w:rsidDel="0016152A">
                <w:rPr>
                  <w:rFonts w:cs="Calibri"/>
                  <w:lang w:val="en-US"/>
                </w:rPr>
                <w:delText>3</w:delText>
              </w:r>
            </w:del>
            <w:r>
              <w:rPr>
                <w:rFonts w:cs="Calibri"/>
                <w:lang w:val="en-US"/>
              </w:rPr>
              <w:t xml:space="preserve"> Data analysis</w:t>
            </w:r>
          </w:ins>
          <w:commentRangeEnd w:id="99"/>
          <w:ins w:id="125" w:author="Hans Jacquemyn" w:date="2018-11-28T15:59:00Z">
            <w:r w:rsidR="00A1602C">
              <w:rPr>
                <w:rStyle w:val="Refdecomentario"/>
              </w:rPr>
              <w:commentReference w:id="99"/>
            </w:r>
          </w:ins>
        </w:p>
        <w:p w14:paraId="1D8E5AB4" w14:textId="77777777" w:rsidR="00403F16" w:rsidRDefault="00403F16" w:rsidP="00AA6EB7">
          <w:pPr>
            <w:spacing w:after="0" w:line="240" w:lineRule="auto"/>
            <w:jc w:val="both"/>
            <w:rPr>
              <w:ins w:id="126" w:author="Hans Jacquemyn" w:date="2018-11-28T15:48:00Z"/>
              <w:rFonts w:cs="Calibri"/>
              <w:lang w:val="en-US"/>
            </w:rPr>
          </w:pPr>
        </w:p>
        <w:p w14:paraId="375CF528" w14:textId="77777777" w:rsidR="00144F7B" w:rsidRDefault="00144F7B" w:rsidP="00AA6EB7">
          <w:pPr>
            <w:spacing w:after="0" w:line="240" w:lineRule="auto"/>
            <w:jc w:val="both"/>
            <w:rPr>
              <w:ins w:id="127" w:author="Hans Jacquemyn" w:date="2018-11-28T15:48:00Z"/>
              <w:rFonts w:cs="Calibri"/>
              <w:lang w:val="en-US"/>
            </w:rPr>
          </w:pPr>
        </w:p>
        <w:p w14:paraId="21F1F6E6" w14:textId="7582648F" w:rsidR="00144F7B" w:rsidDel="00A74461" w:rsidRDefault="00144F7B" w:rsidP="00AA6EB7">
          <w:pPr>
            <w:spacing w:after="0" w:line="240" w:lineRule="auto"/>
            <w:jc w:val="both"/>
            <w:rPr>
              <w:del w:id="128" w:author="agustina ventre" w:date="2018-11-29T14:40:00Z"/>
              <w:rFonts w:cs="Calibri"/>
              <w:lang w:val="en-US"/>
            </w:rPr>
          </w:pPr>
        </w:p>
        <w:p w14:paraId="39702BA2" w14:textId="73A0B961" w:rsidR="007B37D2" w:rsidRPr="002F374F" w:rsidDel="00A74461" w:rsidRDefault="007B37D2" w:rsidP="00AA6EB7">
          <w:pPr>
            <w:widowControl w:val="0"/>
            <w:autoSpaceDE w:val="0"/>
            <w:autoSpaceDN w:val="0"/>
            <w:adjustRightInd w:val="0"/>
            <w:spacing w:after="0" w:line="240" w:lineRule="auto"/>
            <w:jc w:val="both"/>
            <w:rPr>
              <w:del w:id="129" w:author="agustina ventre" w:date="2018-11-29T14:40:00Z"/>
              <w:rFonts w:cs="Calibri"/>
              <w:lang w:val="en-US"/>
            </w:rPr>
          </w:pPr>
        </w:p>
        <w:p w14:paraId="088A39F0" w14:textId="6A2485E8" w:rsidR="00DF51C6" w:rsidRPr="00AA6EB7" w:rsidRDefault="00DF51C6" w:rsidP="00AA6EB7">
          <w:pPr>
            <w:widowControl w:val="0"/>
            <w:autoSpaceDE w:val="0"/>
            <w:autoSpaceDN w:val="0"/>
            <w:adjustRightInd w:val="0"/>
            <w:spacing w:after="0" w:line="240" w:lineRule="auto"/>
            <w:jc w:val="both"/>
            <w:rPr>
              <w:rFonts w:cs="Calibri"/>
              <w:lang w:val="en-GB"/>
            </w:rPr>
          </w:pPr>
          <w:r w:rsidRPr="002F374F">
            <w:rPr>
              <w:rFonts w:cs="Calibri"/>
              <w:lang w:val="en-US"/>
            </w:rPr>
            <w:t>To test the hypothesis that ontogenetic partner turnover occurs through sampling effects rather than complementarity (</w:t>
          </w:r>
          <w:r w:rsidRPr="00403F16">
            <w:rPr>
              <w:rFonts w:cs="Calibri"/>
              <w:b/>
              <w:lang w:val="en-US"/>
              <w:rPrChange w:id="130" w:author="agustina ventre" w:date="2018-11-29T15:00:00Z">
                <w:rPr>
                  <w:rFonts w:cs="Calibri"/>
                  <w:lang w:val="en-US"/>
                </w:rPr>
              </w:rPrChange>
            </w:rPr>
            <w:t>H4</w:t>
          </w:r>
          <w:r w:rsidRPr="002F374F">
            <w:rPr>
              <w:rFonts w:cs="Calibri"/>
              <w:lang w:val="en-US"/>
            </w:rPr>
            <w:t>), I will calculate OTU turnover from seedlings to adults for each species, and partition total OTU turnover into its nestedness and replacement components</w:t>
          </w:r>
          <w:r w:rsidR="004A7DFC">
            <w:rPr>
              <w:rFonts w:cs="Calibri"/>
              <w:lang w:val="en-US"/>
            </w:rPr>
            <w:t xml:space="preserve"> </w:t>
          </w:r>
          <w:r w:rsidR="004A7DFC">
            <w:rPr>
              <w:rFonts w:cs="Calibri"/>
              <w:lang w:val="en-US"/>
            </w:rPr>
            <w:fldChar w:fldCharType="begin" w:fldLock="1"/>
          </w:r>
          <w:r w:rsidR="004A7DFC">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operties":{"noteIndex":0},"schema":"https://github.com/citation-style-language/schema/raw/master/csl-citation.json"}</w:instrText>
          </w:r>
          <w:r w:rsidR="004A7DFC">
            <w:rPr>
              <w:rFonts w:cs="Calibri"/>
              <w:lang w:val="en-US"/>
            </w:rPr>
            <w:fldChar w:fldCharType="separate"/>
          </w:r>
          <w:r w:rsidR="004A7DFC" w:rsidRPr="004A7DFC">
            <w:rPr>
              <w:rFonts w:cs="Calibri"/>
              <w:noProof/>
              <w:lang w:val="en-US"/>
            </w:rPr>
            <w:t xml:space="preserve">(Cardoso </w:t>
          </w:r>
          <w:r w:rsidR="004A7DFC" w:rsidRPr="004A7DFC">
            <w:rPr>
              <w:rFonts w:cs="Calibri"/>
              <w:i/>
              <w:noProof/>
              <w:lang w:val="en-US"/>
            </w:rPr>
            <w:t>et al.</w:t>
          </w:r>
          <w:r w:rsidR="004A7DFC" w:rsidRPr="004A7DFC">
            <w:rPr>
              <w:rFonts w:cs="Calibri"/>
              <w:noProof/>
              <w:lang w:val="en-US"/>
            </w:rPr>
            <w:t>, 2015)</w:t>
          </w:r>
          <w:r w:rsidR="004A7DFC">
            <w:rPr>
              <w:rFonts w:cs="Calibri"/>
              <w:lang w:val="en-US"/>
            </w:rPr>
            <w:fldChar w:fldCharType="end"/>
          </w:r>
          <w:r w:rsidRPr="002F374F">
            <w:rPr>
              <w:rFonts w:cs="Calibri"/>
              <w:lang w:val="en-US"/>
            </w:rPr>
            <w:t>. I expect nestedness to represent a greater proportion of OTU turnover (</w:t>
          </w:r>
          <w:r w:rsidR="00CB0770" w:rsidRPr="002F374F">
            <w:rPr>
              <w:rFonts w:cs="Calibri"/>
              <w:lang w:val="en-US"/>
            </w:rPr>
            <w:t xml:space="preserve">Fig. </w:t>
          </w:r>
          <w:ins w:id="131" w:author="agustina ventre" w:date="2018-11-29T13:02:00Z">
            <w:r w:rsidR="002F374F">
              <w:rPr>
                <w:rFonts w:cs="Calibri"/>
                <w:lang w:val="en-US"/>
              </w:rPr>
              <w:t>1</w:t>
            </w:r>
          </w:ins>
          <w:del w:id="132" w:author="agustina ventre" w:date="2018-11-29T13:02:00Z">
            <w:r w:rsidR="00CB0770" w:rsidRPr="002F374F" w:rsidDel="002F374F">
              <w:rPr>
                <w:rFonts w:cs="Calibri"/>
                <w:lang w:val="en-US"/>
              </w:rPr>
              <w:delText>4</w:delText>
            </w:r>
          </w:del>
          <w:r w:rsidR="00CB0770" w:rsidRPr="002F374F">
            <w:rPr>
              <w:rFonts w:cs="Calibri"/>
              <w:lang w:val="en-US"/>
            </w:rPr>
            <w:t>c</w:t>
          </w:r>
          <w:r w:rsidRPr="002F374F">
            <w:rPr>
              <w:rFonts w:cs="Calibri"/>
              <w:lang w:val="en-US"/>
            </w:rPr>
            <w:t>). This result would support the general hypothesis that switching partners over ontogeny is a risky strategy.</w:t>
          </w:r>
        </w:p>
        <w:p w14:paraId="0F9CEEE3" w14:textId="46FBEAE9" w:rsidR="002D11E6" w:rsidRDefault="002D11E6" w:rsidP="00AA6EB7">
          <w:pPr>
            <w:spacing w:after="0" w:line="240" w:lineRule="auto"/>
            <w:rPr>
              <w:ins w:id="133" w:author="agustina ventre" w:date="2018-11-29T14:59:00Z"/>
              <w:rFonts w:cs="Calibri"/>
              <w:lang w:val="en-US"/>
            </w:rPr>
          </w:pPr>
        </w:p>
        <w:p w14:paraId="04C9AB3D" w14:textId="3BE48EF8" w:rsidR="00403F16" w:rsidRDefault="00403F16" w:rsidP="00403F16">
          <w:pPr>
            <w:spacing w:after="0" w:line="240" w:lineRule="auto"/>
            <w:jc w:val="both"/>
            <w:rPr>
              <w:ins w:id="134" w:author="agustina ventre" w:date="2018-11-29T15:00:00Z"/>
              <w:rFonts w:cs="Calibri"/>
              <w:lang w:val="en-US"/>
            </w:rPr>
          </w:pPr>
          <w:ins w:id="135" w:author="agustina ventre" w:date="2018-11-29T15:00:00Z">
            <w:r>
              <w:rPr>
                <w:rFonts w:cs="Calibri"/>
                <w:lang w:val="en-US"/>
              </w:rPr>
              <w:t>Task 3.2 Data analysis</w:t>
            </w:r>
            <w:r>
              <w:rPr>
                <w:rStyle w:val="Refdecomentario"/>
              </w:rPr>
              <w:commentReference w:id="136"/>
            </w:r>
          </w:ins>
        </w:p>
        <w:p w14:paraId="6406CB43" w14:textId="77777777" w:rsidR="00403F16" w:rsidRPr="002F374F" w:rsidRDefault="00403F16" w:rsidP="00AA6EB7">
          <w:pPr>
            <w:spacing w:after="0" w:line="240" w:lineRule="auto"/>
            <w:rPr>
              <w:rFonts w:cs="Calibri"/>
              <w:lang w:val="en-US"/>
            </w:rPr>
          </w:pPr>
        </w:p>
        <w:p w14:paraId="7AF52771" w14:textId="77777777" w:rsidR="002D11E6" w:rsidRPr="002F374F" w:rsidRDefault="002D11E6" w:rsidP="00AA6EB7">
          <w:pPr>
            <w:autoSpaceDE w:val="0"/>
            <w:autoSpaceDN w:val="0"/>
            <w:adjustRightInd w:val="0"/>
            <w:spacing w:after="0" w:line="240" w:lineRule="auto"/>
            <w:jc w:val="both"/>
            <w:rPr>
              <w:rFonts w:cs="Calibri"/>
              <w:b/>
              <w:lang w:val="en-US"/>
            </w:rPr>
          </w:pPr>
          <w:commentRangeStart w:id="137"/>
          <w:r w:rsidRPr="002F374F">
            <w:rPr>
              <w:rFonts w:cs="Calibri"/>
              <w:b/>
              <w:lang w:val="en-US"/>
            </w:rPr>
            <w:t>WORK PLAN</w:t>
          </w:r>
        </w:p>
        <w:p w14:paraId="1B6C03FE" w14:textId="2A41438E" w:rsidR="00123CC6" w:rsidRPr="00BF6157" w:rsidRDefault="00123CC6" w:rsidP="00AA6EB7">
          <w:pPr>
            <w:widowControl w:val="0"/>
            <w:autoSpaceDE w:val="0"/>
            <w:autoSpaceDN w:val="0"/>
            <w:adjustRightInd w:val="0"/>
            <w:spacing w:after="0" w:line="240" w:lineRule="auto"/>
            <w:jc w:val="both"/>
            <w:rPr>
              <w:rFonts w:cs="TimesNewRomanPSMT"/>
              <w:lang w:val="en-US"/>
            </w:rPr>
          </w:pPr>
          <w:r w:rsidRPr="00BF6157">
            <w:rPr>
              <w:rFonts w:cs="TimesNewRomanPSMT"/>
              <w:lang w:val="en-US"/>
            </w:rPr>
            <w:t xml:space="preserve">The proposal consists of </w:t>
          </w:r>
          <w:r w:rsidR="00AA6EB7" w:rsidRPr="00BF6157">
            <w:rPr>
              <w:rFonts w:cs="TimesNewRomanPSMT"/>
              <w:lang w:val="en-US"/>
            </w:rPr>
            <w:t xml:space="preserve">three </w:t>
          </w:r>
          <w:r w:rsidRPr="00BF6157">
            <w:rPr>
              <w:rFonts w:cs="TimesNewRomanPSMT"/>
              <w:lang w:val="en-US"/>
            </w:rPr>
            <w:t>work packages (</w:t>
          </w:r>
          <w:r w:rsidRPr="00BF6157">
            <w:rPr>
              <w:rFonts w:cs="TimesNewRomanPSMT"/>
              <w:b/>
              <w:lang w:val="en-US"/>
            </w:rPr>
            <w:t>WP</w:t>
          </w:r>
          <w:r w:rsidRPr="00BF6157">
            <w:rPr>
              <w:rFonts w:cs="TimesNewRomanPSMT"/>
              <w:lang w:val="en-US"/>
            </w:rPr>
            <w:t>), nine milestones (</w:t>
          </w:r>
          <w:r w:rsidRPr="00BF6157">
            <w:rPr>
              <w:rFonts w:cs="TimesNewRomanPSMT"/>
              <w:b/>
              <w:lang w:val="en-US"/>
            </w:rPr>
            <w:t>M</w:t>
          </w:r>
          <w:r w:rsidRPr="00BF6157">
            <w:rPr>
              <w:rFonts w:cs="TimesNewRomanPSMT"/>
              <w:lang w:val="en-US"/>
            </w:rPr>
            <w:t>) and four deliverables (</w:t>
          </w:r>
          <w:r w:rsidRPr="00BF6157">
            <w:rPr>
              <w:rFonts w:cs="TimesNewRomanPSMT"/>
              <w:b/>
              <w:lang w:val="en-US"/>
            </w:rPr>
            <w:t>D</w:t>
          </w:r>
          <w:r w:rsidRPr="00BF6157">
            <w:rPr>
              <w:rFonts w:cs="TimesNewRomanPSMT"/>
              <w:lang w:val="en-US"/>
            </w:rPr>
            <w:t>) (</w:t>
          </w:r>
          <w:r w:rsidR="00CB0770"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04F6C120" w14:textId="77777777" w:rsidR="002D11E6" w:rsidRPr="00BF6157" w:rsidRDefault="002D11E6" w:rsidP="00AA6EB7">
          <w:pPr>
            <w:autoSpaceDE w:val="0"/>
            <w:autoSpaceDN w:val="0"/>
            <w:adjustRightInd w:val="0"/>
            <w:spacing w:after="0" w:line="240" w:lineRule="auto"/>
            <w:jc w:val="both"/>
            <w:rPr>
              <w:rFonts w:cs="Calibri"/>
              <w:lang w:val="en-US"/>
            </w:rPr>
          </w:pPr>
        </w:p>
        <w:p w14:paraId="251E7694" w14:textId="74F1FED6" w:rsidR="00123CC6" w:rsidRPr="002F374F" w:rsidRDefault="00CB0770" w:rsidP="00AA6EB7">
          <w:pPr>
            <w:autoSpaceDE w:val="0"/>
            <w:autoSpaceDN w:val="0"/>
            <w:adjustRightInd w:val="0"/>
            <w:spacing w:after="0" w:line="240" w:lineRule="auto"/>
            <w:jc w:val="both"/>
            <w:rPr>
              <w:rFonts w:cs="Calibri"/>
              <w:lang w:val="en-US"/>
            </w:rPr>
          </w:pPr>
          <w:r w:rsidRPr="00BF6157">
            <w:rPr>
              <w:rFonts w:cs="ArialNarrow"/>
              <w:b/>
              <w:color w:val="000000"/>
              <w:lang w:val="en-US"/>
            </w:rPr>
            <w:t>Table 1</w:t>
          </w:r>
          <w:r w:rsidR="00123CC6" w:rsidRPr="00BF6157">
            <w:rPr>
              <w:rFonts w:cs="ArialNarrow"/>
              <w:color w:val="000000"/>
              <w:lang w:val="en-US"/>
            </w:rPr>
            <w:t xml:space="preserve"> Gantt chart showing work packages (WP), milestones (M) and deliverables (D) of the project. Blue: research packages; yellow: training</w:t>
          </w:r>
          <w:commentRangeEnd w:id="137"/>
          <w:r w:rsidR="00AA6EB7">
            <w:rPr>
              <w:rStyle w:val="Refdecomentario"/>
            </w:rPr>
            <w:commentReference w:id="137"/>
          </w:r>
          <w:r w:rsidR="00123CC6" w:rsidRPr="002F374F">
            <w:rPr>
              <w:rFonts w:cs="ArialNarrow"/>
              <w:color w:val="000000"/>
              <w:lang w:val="en-US"/>
            </w:rPr>
            <w:t>; green: seminars. The chart is not exhaustive.</w:t>
          </w:r>
        </w:p>
        <w:p w14:paraId="1EAD88D7" w14:textId="7F46C010" w:rsidR="00882D68" w:rsidRPr="00AA6EB7" w:rsidRDefault="002E10A5" w:rsidP="00AA6EB7">
          <w:pPr>
            <w:autoSpaceDE w:val="0"/>
            <w:autoSpaceDN w:val="0"/>
            <w:adjustRightInd w:val="0"/>
            <w:spacing w:after="0" w:line="240" w:lineRule="auto"/>
            <w:jc w:val="both"/>
            <w:rPr>
              <w:rFonts w:cs="Calibri"/>
            </w:rPr>
          </w:pPr>
          <w:r w:rsidRPr="00AA6EB7">
            <w:rPr>
              <w:noProof/>
              <w:lang w:val="en-GB" w:eastAsia="en-GB"/>
            </w:rPr>
            <w:lastRenderedPageBreak/>
            <w:drawing>
              <wp:inline distT="0" distB="0" distL="0" distR="0" wp14:anchorId="577DA1A1" wp14:editId="403C30E1">
                <wp:extent cx="5579745" cy="1230430"/>
                <wp:effectExtent l="0" t="0" r="1905"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9745" cy="1230430"/>
                        </a:xfrm>
                        <a:prstGeom prst="rect">
                          <a:avLst/>
                        </a:prstGeom>
                        <a:noFill/>
                        <a:ln>
                          <a:noFill/>
                        </a:ln>
                      </pic:spPr>
                    </pic:pic>
                  </a:graphicData>
                </a:graphic>
              </wp:inline>
            </w:drawing>
          </w:r>
        </w:p>
        <w:p w14:paraId="4B0B02D3" w14:textId="567C6977" w:rsidR="000D3440" w:rsidRPr="00AA6EB7" w:rsidRDefault="005164CC" w:rsidP="00AA6EB7">
          <w:pPr>
            <w:autoSpaceDE w:val="0"/>
            <w:autoSpaceDN w:val="0"/>
            <w:adjustRightInd w:val="0"/>
            <w:spacing w:after="0" w:line="240" w:lineRule="auto"/>
            <w:jc w:val="both"/>
            <w:rPr>
              <w:rFonts w:cs="Calibri"/>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p w14:paraId="412AB5F8" w14:textId="77777777" w:rsidR="00814DEE" w:rsidRPr="001C1A27" w:rsidRDefault="00814DEE" w:rsidP="005E0F57">
      <w:pPr>
        <w:spacing w:after="0" w:line="240" w:lineRule="auto"/>
        <w:jc w:val="both"/>
        <w:rPr>
          <w:rFonts w:eastAsia="Times New Roman" w:cs="Calibri"/>
          <w:bCs/>
          <w:color w:val="00B0F0"/>
          <w:lang w:val="en-GB" w:eastAsia="nl-BE"/>
        </w:rPr>
      </w:pPr>
    </w:p>
    <w:sdt>
      <w:sdtPr>
        <w:id w:val="-1548132227"/>
        <w:placeholder>
          <w:docPart w:val="7C79C30BEE5848F78F0EFBED6FD0F603"/>
        </w:placeholder>
      </w:sdtPr>
      <w:sdtEndPr/>
      <w:sdtContent>
        <w:p w14:paraId="16D879EB" w14:textId="7751E991" w:rsidR="004A7DFC" w:rsidRPr="004A7DFC" w:rsidRDefault="00C433A2" w:rsidP="004A7DFC">
          <w:pPr>
            <w:widowControl w:val="0"/>
            <w:autoSpaceDE w:val="0"/>
            <w:autoSpaceDN w:val="0"/>
            <w:adjustRightInd w:val="0"/>
            <w:spacing w:after="0"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4A7DFC" w:rsidRPr="004A7DFC">
            <w:rPr>
              <w:rFonts w:ascii="Calibri" w:hAnsi="Calibri" w:cs="Times New Roman"/>
              <w:b/>
              <w:bCs/>
              <w:noProof/>
              <w:szCs w:val="24"/>
            </w:rPr>
            <w:t>Afkhami M, McIntyre P, Strauss S</w:t>
          </w:r>
          <w:r w:rsidR="004A7DFC" w:rsidRPr="004A7DFC">
            <w:rPr>
              <w:rFonts w:ascii="Calibri" w:hAnsi="Calibri" w:cs="Times New Roman"/>
              <w:noProof/>
              <w:szCs w:val="24"/>
            </w:rPr>
            <w:t xml:space="preserve">. </w:t>
          </w:r>
          <w:r w:rsidR="004A7DFC" w:rsidRPr="004A7DFC">
            <w:rPr>
              <w:rFonts w:ascii="Calibri" w:hAnsi="Calibri" w:cs="Times New Roman"/>
              <w:b/>
              <w:bCs/>
              <w:noProof/>
              <w:szCs w:val="24"/>
            </w:rPr>
            <w:t>2014</w:t>
          </w:r>
          <w:r w:rsidR="004A7DFC" w:rsidRPr="004A7DFC">
            <w:rPr>
              <w:rFonts w:ascii="Calibri" w:hAnsi="Calibri" w:cs="Times New Roman"/>
              <w:noProof/>
              <w:szCs w:val="24"/>
            </w:rPr>
            <w:t xml:space="preserve">. Mutualist-mediated effects on species ’ range limits across large geographic scales. </w:t>
          </w:r>
          <w:r w:rsidR="004A7DFC" w:rsidRPr="004A7DFC">
            <w:rPr>
              <w:rFonts w:ascii="Calibri" w:hAnsi="Calibri" w:cs="Times New Roman"/>
              <w:i/>
              <w:iCs/>
              <w:noProof/>
              <w:szCs w:val="24"/>
            </w:rPr>
            <w:t>Ecology Letters</w:t>
          </w:r>
          <w:r w:rsidR="004A7DFC" w:rsidRPr="004A7DFC">
            <w:rPr>
              <w:rFonts w:ascii="Calibri" w:hAnsi="Calibri" w:cs="Times New Roman"/>
              <w:noProof/>
              <w:szCs w:val="24"/>
            </w:rPr>
            <w:t>: 1265–1273.</w:t>
          </w:r>
        </w:p>
        <w:p w14:paraId="09C9F248"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De Bacco C, Power EA, Larremore DB, Moore C</w:t>
          </w:r>
          <w:r w:rsidRPr="004A7DFC">
            <w:rPr>
              <w:rFonts w:ascii="Calibri" w:hAnsi="Calibri" w:cs="Times New Roman"/>
              <w:noProof/>
              <w:szCs w:val="24"/>
            </w:rPr>
            <w:t xml:space="preserve">. </w:t>
          </w:r>
          <w:r w:rsidRPr="004A7DFC">
            <w:rPr>
              <w:rFonts w:ascii="Calibri" w:hAnsi="Calibri" w:cs="Times New Roman"/>
              <w:b/>
              <w:bCs/>
              <w:noProof/>
              <w:szCs w:val="24"/>
            </w:rPr>
            <w:t>2017</w:t>
          </w:r>
          <w:r w:rsidRPr="004A7DFC">
            <w:rPr>
              <w:rFonts w:ascii="Calibri" w:hAnsi="Calibri" w:cs="Times New Roman"/>
              <w:noProof/>
              <w:szCs w:val="24"/>
            </w:rPr>
            <w:t xml:space="preserve">. Community detection , link prediction , and layer interdependence in multilayer networks. </w:t>
          </w:r>
          <w:r w:rsidRPr="004A7DFC">
            <w:rPr>
              <w:rFonts w:ascii="Calibri" w:hAnsi="Calibri" w:cs="Times New Roman"/>
              <w:i/>
              <w:iCs/>
              <w:noProof/>
              <w:szCs w:val="24"/>
            </w:rPr>
            <w:t>Physical Review E</w:t>
          </w:r>
          <w:r w:rsidRPr="004A7DFC">
            <w:rPr>
              <w:rFonts w:ascii="Calibri" w:hAnsi="Calibri" w:cs="Times New Roman"/>
              <w:noProof/>
              <w:szCs w:val="24"/>
            </w:rPr>
            <w:t xml:space="preserve"> </w:t>
          </w:r>
          <w:r w:rsidRPr="004A7DFC">
            <w:rPr>
              <w:rFonts w:ascii="Calibri" w:hAnsi="Calibri" w:cs="Times New Roman"/>
              <w:b/>
              <w:bCs/>
              <w:noProof/>
              <w:szCs w:val="24"/>
            </w:rPr>
            <w:t>95</w:t>
          </w:r>
          <w:r w:rsidRPr="004A7DFC">
            <w:rPr>
              <w:rFonts w:ascii="Calibri" w:hAnsi="Calibri" w:cs="Times New Roman"/>
              <w:noProof/>
              <w:szCs w:val="24"/>
            </w:rPr>
            <w:t>: 042317.</w:t>
          </w:r>
        </w:p>
        <w:p w14:paraId="236079B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Bascompte J, Jordano P, Melia CJ</w:t>
          </w:r>
          <w:r w:rsidRPr="004A7DFC">
            <w:rPr>
              <w:rFonts w:ascii="Calibri" w:hAnsi="Calibri" w:cs="Times New Roman"/>
              <w:noProof/>
              <w:szCs w:val="24"/>
            </w:rPr>
            <w:t xml:space="preserve">. </w:t>
          </w:r>
          <w:r w:rsidRPr="004A7DFC">
            <w:rPr>
              <w:rFonts w:ascii="Calibri" w:hAnsi="Calibri" w:cs="Times New Roman"/>
              <w:b/>
              <w:bCs/>
              <w:noProof/>
              <w:szCs w:val="24"/>
            </w:rPr>
            <w:t>2003</w:t>
          </w:r>
          <w:r w:rsidRPr="004A7DFC">
            <w:rPr>
              <w:rFonts w:ascii="Calibri" w:hAnsi="Calibri" w:cs="Times New Roman"/>
              <w:noProof/>
              <w:szCs w:val="24"/>
            </w:rPr>
            <w:t xml:space="preserve">. The nested assembly of plant – animal mutualistic networks. </w:t>
          </w:r>
          <w:r w:rsidRPr="004A7DFC">
            <w:rPr>
              <w:rFonts w:ascii="Calibri" w:hAnsi="Calibri" w:cs="Times New Roman"/>
              <w:b/>
              <w:bCs/>
              <w:noProof/>
              <w:szCs w:val="24"/>
            </w:rPr>
            <w:t>100</w:t>
          </w:r>
          <w:r w:rsidRPr="004A7DFC">
            <w:rPr>
              <w:rFonts w:ascii="Calibri" w:hAnsi="Calibri" w:cs="Times New Roman"/>
              <w:noProof/>
              <w:szCs w:val="24"/>
            </w:rPr>
            <w:t>: 9383–9387.</w:t>
          </w:r>
        </w:p>
        <w:p w14:paraId="4729445B"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Batstone RT, Carscadden KA, Afkhami ME, Frederickson ME</w:t>
          </w:r>
          <w:r w:rsidRPr="004A7DFC">
            <w:rPr>
              <w:rFonts w:ascii="Calibri" w:hAnsi="Calibri" w:cs="Times New Roman"/>
              <w:noProof/>
              <w:szCs w:val="24"/>
            </w:rPr>
            <w:t xml:space="preserve">. </w:t>
          </w:r>
          <w:r w:rsidRPr="004A7DFC">
            <w:rPr>
              <w:rFonts w:ascii="Calibri" w:hAnsi="Calibri" w:cs="Times New Roman"/>
              <w:b/>
              <w:bCs/>
              <w:noProof/>
              <w:szCs w:val="24"/>
            </w:rPr>
            <w:t>2018</w:t>
          </w:r>
          <w:r w:rsidRPr="004A7DFC">
            <w:rPr>
              <w:rFonts w:ascii="Calibri" w:hAnsi="Calibri" w:cs="Times New Roman"/>
              <w:noProof/>
              <w:szCs w:val="24"/>
            </w:rPr>
            <w:t xml:space="preserve">. Using niche breadth theory to explain generalization in mutualisms. </w:t>
          </w:r>
          <w:r w:rsidRPr="004A7DFC">
            <w:rPr>
              <w:rFonts w:ascii="Calibri" w:hAnsi="Calibri" w:cs="Times New Roman"/>
              <w:i/>
              <w:iCs/>
              <w:noProof/>
              <w:szCs w:val="24"/>
            </w:rPr>
            <w:t>Ecology</w:t>
          </w:r>
          <w:r w:rsidRPr="004A7DFC">
            <w:rPr>
              <w:rFonts w:ascii="Calibri" w:hAnsi="Calibri" w:cs="Times New Roman"/>
              <w:noProof/>
              <w:szCs w:val="24"/>
            </w:rPr>
            <w:t xml:space="preserve"> </w:t>
          </w:r>
          <w:r w:rsidRPr="004A7DFC">
            <w:rPr>
              <w:rFonts w:ascii="Calibri" w:hAnsi="Calibri" w:cs="Times New Roman"/>
              <w:b/>
              <w:bCs/>
              <w:noProof/>
              <w:szCs w:val="24"/>
            </w:rPr>
            <w:t>99</w:t>
          </w:r>
          <w:r w:rsidRPr="004A7DFC">
            <w:rPr>
              <w:rFonts w:ascii="Calibri" w:hAnsi="Calibri" w:cs="Times New Roman"/>
              <w:noProof/>
              <w:szCs w:val="24"/>
            </w:rPr>
            <w:t>: 1039–1050.</w:t>
          </w:r>
        </w:p>
        <w:p w14:paraId="153034B9"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Batty AL, Dixon KW, Brundrett M, Sivasithamparam K</w:t>
          </w:r>
          <w:r w:rsidRPr="004A7DFC">
            <w:rPr>
              <w:rFonts w:ascii="Calibri" w:hAnsi="Calibri" w:cs="Times New Roman"/>
              <w:noProof/>
              <w:szCs w:val="24"/>
            </w:rPr>
            <w:t xml:space="preserve">. </w:t>
          </w:r>
          <w:r w:rsidRPr="004A7DFC">
            <w:rPr>
              <w:rFonts w:ascii="Calibri" w:hAnsi="Calibri" w:cs="Times New Roman"/>
              <w:b/>
              <w:bCs/>
              <w:noProof/>
              <w:szCs w:val="24"/>
            </w:rPr>
            <w:t>2001</w:t>
          </w:r>
          <w:r w:rsidRPr="004A7DFC">
            <w:rPr>
              <w:rFonts w:ascii="Calibri" w:hAnsi="Calibri" w:cs="Times New Roman"/>
              <w:noProof/>
              <w:szCs w:val="24"/>
            </w:rPr>
            <w:t>. Constraints to symbiotic germination of terrestrial orchid seed in a mediterranean bushland. : 511–520.</w:t>
          </w:r>
        </w:p>
        <w:p w14:paraId="756352A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Benzing DH</w:t>
          </w:r>
          <w:r w:rsidRPr="004A7DFC">
            <w:rPr>
              <w:rFonts w:ascii="Calibri" w:hAnsi="Calibri" w:cs="Times New Roman"/>
              <w:noProof/>
              <w:szCs w:val="24"/>
            </w:rPr>
            <w:t xml:space="preserve">. </w:t>
          </w:r>
          <w:r w:rsidRPr="004A7DFC">
            <w:rPr>
              <w:rFonts w:ascii="Calibri" w:hAnsi="Calibri" w:cs="Times New Roman"/>
              <w:b/>
              <w:bCs/>
              <w:noProof/>
              <w:szCs w:val="24"/>
            </w:rPr>
            <w:t>1990</w:t>
          </w:r>
          <w:r w:rsidRPr="004A7DFC">
            <w:rPr>
              <w:rFonts w:ascii="Calibri" w:hAnsi="Calibri" w:cs="Times New Roman"/>
              <w:noProof/>
              <w:szCs w:val="24"/>
            </w:rPr>
            <w:t xml:space="preserve">. </w:t>
          </w:r>
          <w:r w:rsidRPr="004A7DFC">
            <w:rPr>
              <w:rFonts w:ascii="Calibri" w:hAnsi="Calibri" w:cs="Times New Roman"/>
              <w:i/>
              <w:iCs/>
              <w:noProof/>
              <w:szCs w:val="24"/>
            </w:rPr>
            <w:t>Vascular epiphytes: General Biology and Related Biota</w:t>
          </w:r>
          <w:r w:rsidRPr="004A7DFC">
            <w:rPr>
              <w:rFonts w:ascii="Calibri" w:hAnsi="Calibri" w:cs="Times New Roman"/>
              <w:noProof/>
              <w:szCs w:val="24"/>
            </w:rPr>
            <w:t>. Cambridge: Cambridge University Press.</w:t>
          </w:r>
        </w:p>
        <w:p w14:paraId="7E65D7E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Bidartondo M, Read D</w:t>
          </w:r>
          <w:r w:rsidRPr="004A7DFC">
            <w:rPr>
              <w:rFonts w:ascii="Calibri" w:hAnsi="Calibri" w:cs="Times New Roman"/>
              <w:noProof/>
              <w:szCs w:val="24"/>
            </w:rPr>
            <w:t xml:space="preserve">. </w:t>
          </w:r>
          <w:r w:rsidRPr="004A7DFC">
            <w:rPr>
              <w:rFonts w:ascii="Calibri" w:hAnsi="Calibri" w:cs="Times New Roman"/>
              <w:b/>
              <w:bCs/>
              <w:noProof/>
              <w:szCs w:val="24"/>
            </w:rPr>
            <w:t>2008</w:t>
          </w:r>
          <w:r w:rsidRPr="004A7DFC">
            <w:rPr>
              <w:rFonts w:ascii="Calibri" w:hAnsi="Calibri" w:cs="Times New Roman"/>
              <w:noProof/>
              <w:szCs w:val="24"/>
            </w:rPr>
            <w:t xml:space="preserve">. Fungal specificity bottlenecks during orchid germination and development. </w:t>
          </w:r>
          <w:r w:rsidRPr="004A7DFC">
            <w:rPr>
              <w:rFonts w:ascii="Calibri" w:hAnsi="Calibri" w:cs="Times New Roman"/>
              <w:i/>
              <w:iCs/>
              <w:noProof/>
              <w:szCs w:val="24"/>
            </w:rPr>
            <w:t>Molecular Ecology</w:t>
          </w:r>
          <w:r w:rsidRPr="004A7DFC">
            <w:rPr>
              <w:rFonts w:ascii="Calibri" w:hAnsi="Calibri" w:cs="Times New Roman"/>
              <w:noProof/>
              <w:szCs w:val="24"/>
            </w:rPr>
            <w:t xml:space="preserve"> </w:t>
          </w:r>
          <w:r w:rsidRPr="004A7DFC">
            <w:rPr>
              <w:rFonts w:ascii="Calibri" w:hAnsi="Calibri" w:cs="Times New Roman"/>
              <w:b/>
              <w:bCs/>
              <w:noProof/>
              <w:szCs w:val="24"/>
            </w:rPr>
            <w:t>17</w:t>
          </w:r>
          <w:r w:rsidRPr="004A7DFC">
            <w:rPr>
              <w:rFonts w:ascii="Calibri" w:hAnsi="Calibri" w:cs="Times New Roman"/>
              <w:noProof/>
              <w:szCs w:val="24"/>
            </w:rPr>
            <w:t>: 3707–3716.</w:t>
          </w:r>
        </w:p>
        <w:p w14:paraId="2417DA6F"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Blüthgen N, Menzel F, Blüthgen N</w:t>
          </w:r>
          <w:r w:rsidRPr="004A7DFC">
            <w:rPr>
              <w:rFonts w:ascii="Calibri" w:hAnsi="Calibri" w:cs="Times New Roman"/>
              <w:noProof/>
              <w:szCs w:val="24"/>
            </w:rPr>
            <w:t xml:space="preserve">. </w:t>
          </w:r>
          <w:r w:rsidRPr="004A7DFC">
            <w:rPr>
              <w:rFonts w:ascii="Calibri" w:hAnsi="Calibri" w:cs="Times New Roman"/>
              <w:b/>
              <w:bCs/>
              <w:noProof/>
              <w:szCs w:val="24"/>
            </w:rPr>
            <w:t>2006</w:t>
          </w:r>
          <w:r w:rsidRPr="004A7DFC">
            <w:rPr>
              <w:rFonts w:ascii="Calibri" w:hAnsi="Calibri" w:cs="Times New Roman"/>
              <w:noProof/>
              <w:szCs w:val="24"/>
            </w:rPr>
            <w:t xml:space="preserve">. Measuring specialization in species interaction networks. </w:t>
          </w:r>
          <w:r w:rsidRPr="004A7DFC">
            <w:rPr>
              <w:rFonts w:ascii="Calibri" w:hAnsi="Calibri" w:cs="Times New Roman"/>
              <w:i/>
              <w:iCs/>
              <w:noProof/>
              <w:szCs w:val="24"/>
            </w:rPr>
            <w:t>BMC Ecology</w:t>
          </w:r>
          <w:r w:rsidRPr="004A7DFC">
            <w:rPr>
              <w:rFonts w:ascii="Calibri" w:hAnsi="Calibri" w:cs="Times New Roman"/>
              <w:noProof/>
              <w:szCs w:val="24"/>
            </w:rPr>
            <w:t xml:space="preserve"> </w:t>
          </w:r>
          <w:r w:rsidRPr="004A7DFC">
            <w:rPr>
              <w:rFonts w:ascii="Calibri" w:hAnsi="Calibri" w:cs="Times New Roman"/>
              <w:b/>
              <w:bCs/>
              <w:noProof/>
              <w:szCs w:val="24"/>
            </w:rPr>
            <w:t>6</w:t>
          </w:r>
          <w:r w:rsidRPr="004A7DFC">
            <w:rPr>
              <w:rFonts w:ascii="Calibri" w:hAnsi="Calibri" w:cs="Times New Roman"/>
              <w:noProof/>
              <w:szCs w:val="24"/>
            </w:rPr>
            <w:t>.</w:t>
          </w:r>
        </w:p>
        <w:p w14:paraId="4223AC5D"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Burns KC, Zotz G</w:t>
          </w:r>
          <w:r w:rsidRPr="004A7DFC">
            <w:rPr>
              <w:rFonts w:ascii="Calibri" w:hAnsi="Calibri" w:cs="Times New Roman"/>
              <w:noProof/>
              <w:szCs w:val="24"/>
            </w:rPr>
            <w:t xml:space="preserve">. </w:t>
          </w:r>
          <w:r w:rsidRPr="004A7DFC">
            <w:rPr>
              <w:rFonts w:ascii="Calibri" w:hAnsi="Calibri" w:cs="Times New Roman"/>
              <w:b/>
              <w:bCs/>
              <w:noProof/>
              <w:szCs w:val="24"/>
            </w:rPr>
            <w:t>2010</w:t>
          </w:r>
          <w:r w:rsidRPr="004A7DFC">
            <w:rPr>
              <w:rFonts w:ascii="Calibri" w:hAnsi="Calibri" w:cs="Times New Roman"/>
              <w:noProof/>
              <w:szCs w:val="24"/>
            </w:rPr>
            <w:t xml:space="preserve">. A hierarchical framework for investigating epiphyte assemblages: networks, meta-communities, and scale. </w:t>
          </w:r>
          <w:r w:rsidRPr="004A7DFC">
            <w:rPr>
              <w:rFonts w:ascii="Calibri" w:hAnsi="Calibri" w:cs="Times New Roman"/>
              <w:i/>
              <w:iCs/>
              <w:noProof/>
              <w:szCs w:val="24"/>
            </w:rPr>
            <w:t>Ecology</w:t>
          </w:r>
          <w:r w:rsidRPr="004A7DFC">
            <w:rPr>
              <w:rFonts w:ascii="Calibri" w:hAnsi="Calibri" w:cs="Times New Roman"/>
              <w:noProof/>
              <w:szCs w:val="24"/>
            </w:rPr>
            <w:t xml:space="preserve"> </w:t>
          </w:r>
          <w:r w:rsidRPr="004A7DFC">
            <w:rPr>
              <w:rFonts w:ascii="Calibri" w:hAnsi="Calibri" w:cs="Times New Roman"/>
              <w:b/>
              <w:bCs/>
              <w:noProof/>
              <w:szCs w:val="24"/>
            </w:rPr>
            <w:t>91</w:t>
          </w:r>
          <w:r w:rsidRPr="004A7DFC">
            <w:rPr>
              <w:rFonts w:ascii="Calibri" w:hAnsi="Calibri" w:cs="Times New Roman"/>
              <w:noProof/>
              <w:szCs w:val="24"/>
            </w:rPr>
            <w:t>: 377–385.</w:t>
          </w:r>
        </w:p>
        <w:p w14:paraId="6D985608"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Cardoso P, Rigal F, Carvalho JC</w:t>
          </w:r>
          <w:r w:rsidRPr="004A7DFC">
            <w:rPr>
              <w:rFonts w:ascii="Calibri" w:hAnsi="Calibri" w:cs="Times New Roman"/>
              <w:noProof/>
              <w:szCs w:val="24"/>
            </w:rPr>
            <w:t xml:space="preserve">. </w:t>
          </w:r>
          <w:r w:rsidRPr="004A7DFC">
            <w:rPr>
              <w:rFonts w:ascii="Calibri" w:hAnsi="Calibri" w:cs="Times New Roman"/>
              <w:b/>
              <w:bCs/>
              <w:noProof/>
              <w:szCs w:val="24"/>
            </w:rPr>
            <w:t>2015</w:t>
          </w:r>
          <w:r w:rsidRPr="004A7DFC">
            <w:rPr>
              <w:rFonts w:ascii="Calibri" w:hAnsi="Calibri" w:cs="Times New Roman"/>
              <w:noProof/>
              <w:szCs w:val="24"/>
            </w:rPr>
            <w:t xml:space="preserve">. BAT - Biodiversity Assessment Tools, an R package for the measurement and estimation of alpha and beta taxon, phylogenetic and functional diversity. </w:t>
          </w:r>
          <w:r w:rsidRPr="004A7DFC">
            <w:rPr>
              <w:rFonts w:ascii="Calibri" w:hAnsi="Calibri" w:cs="Times New Roman"/>
              <w:i/>
              <w:iCs/>
              <w:noProof/>
              <w:szCs w:val="24"/>
            </w:rPr>
            <w:t>Methods in Ecology and Evolution</w:t>
          </w:r>
          <w:r w:rsidRPr="004A7DFC">
            <w:rPr>
              <w:rFonts w:ascii="Calibri" w:hAnsi="Calibri" w:cs="Times New Roman"/>
              <w:noProof/>
              <w:szCs w:val="24"/>
            </w:rPr>
            <w:t xml:space="preserve"> </w:t>
          </w:r>
          <w:r w:rsidRPr="004A7DFC">
            <w:rPr>
              <w:rFonts w:ascii="Calibri" w:hAnsi="Calibri" w:cs="Times New Roman"/>
              <w:b/>
              <w:bCs/>
              <w:noProof/>
              <w:szCs w:val="24"/>
            </w:rPr>
            <w:t>6</w:t>
          </w:r>
          <w:r w:rsidRPr="004A7DFC">
            <w:rPr>
              <w:rFonts w:ascii="Calibri" w:hAnsi="Calibri" w:cs="Times New Roman"/>
              <w:noProof/>
              <w:szCs w:val="24"/>
            </w:rPr>
            <w:t>: 232–236.</w:t>
          </w:r>
        </w:p>
        <w:p w14:paraId="0829607A"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Clements M</w:t>
          </w:r>
          <w:r w:rsidRPr="004A7DFC">
            <w:rPr>
              <w:rFonts w:ascii="Calibri" w:hAnsi="Calibri" w:cs="Times New Roman"/>
              <w:noProof/>
              <w:szCs w:val="24"/>
            </w:rPr>
            <w:t xml:space="preserve">. </w:t>
          </w:r>
          <w:r w:rsidRPr="004A7DFC">
            <w:rPr>
              <w:rFonts w:ascii="Calibri" w:hAnsi="Calibri" w:cs="Times New Roman"/>
              <w:b/>
              <w:bCs/>
              <w:noProof/>
              <w:szCs w:val="24"/>
            </w:rPr>
            <w:t>1987</w:t>
          </w:r>
          <w:r w:rsidRPr="004A7DFC">
            <w:rPr>
              <w:rFonts w:ascii="Calibri" w:hAnsi="Calibri" w:cs="Times New Roman"/>
              <w:noProof/>
              <w:szCs w:val="24"/>
            </w:rPr>
            <w:t>. Orchid-fungus-host associations of epiphytic orchids. In: Saito K, Tanaka R, eds. Proceedings of the 12th World Orchid Conference. Tokyo.</w:t>
          </w:r>
        </w:p>
        <w:p w14:paraId="3666EDA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Denslow JS</w:t>
          </w:r>
          <w:r w:rsidRPr="004A7DFC">
            <w:rPr>
              <w:rFonts w:ascii="Calibri" w:hAnsi="Calibri" w:cs="Times New Roman"/>
              <w:noProof/>
              <w:szCs w:val="24"/>
            </w:rPr>
            <w:t xml:space="preserve">. </w:t>
          </w:r>
          <w:r w:rsidRPr="004A7DFC">
            <w:rPr>
              <w:rFonts w:ascii="Calibri" w:hAnsi="Calibri" w:cs="Times New Roman"/>
              <w:b/>
              <w:bCs/>
              <w:noProof/>
              <w:szCs w:val="24"/>
            </w:rPr>
            <w:t>1980</w:t>
          </w:r>
          <w:r w:rsidRPr="004A7DFC">
            <w:rPr>
              <w:rFonts w:ascii="Calibri" w:hAnsi="Calibri" w:cs="Times New Roman"/>
              <w:noProof/>
              <w:szCs w:val="24"/>
            </w:rPr>
            <w:t xml:space="preserve">. Gap partitioning among tropical rainforest trees. </w:t>
          </w:r>
          <w:r w:rsidRPr="004A7DFC">
            <w:rPr>
              <w:rFonts w:ascii="Calibri" w:hAnsi="Calibri" w:cs="Times New Roman"/>
              <w:i/>
              <w:iCs/>
              <w:noProof/>
              <w:szCs w:val="24"/>
            </w:rPr>
            <w:t>Biotropica</w:t>
          </w:r>
          <w:r w:rsidRPr="004A7DFC">
            <w:rPr>
              <w:rFonts w:ascii="Calibri" w:hAnsi="Calibri" w:cs="Times New Roman"/>
              <w:noProof/>
              <w:szCs w:val="24"/>
            </w:rPr>
            <w:t xml:space="preserve"> </w:t>
          </w:r>
          <w:r w:rsidRPr="004A7DFC">
            <w:rPr>
              <w:rFonts w:ascii="Calibri" w:hAnsi="Calibri" w:cs="Times New Roman"/>
              <w:b/>
              <w:bCs/>
              <w:noProof/>
              <w:szCs w:val="24"/>
            </w:rPr>
            <w:t>12</w:t>
          </w:r>
          <w:r w:rsidRPr="004A7DFC">
            <w:rPr>
              <w:rFonts w:ascii="Calibri" w:hAnsi="Calibri" w:cs="Times New Roman"/>
              <w:noProof/>
              <w:szCs w:val="24"/>
            </w:rPr>
            <w:t>: 47–55.</w:t>
          </w:r>
        </w:p>
        <w:p w14:paraId="25B7140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Dunn RR, Harris NC, Colwell RK, Koh LP, Sodhi NS</w:t>
          </w:r>
          <w:r w:rsidRPr="004A7DFC">
            <w:rPr>
              <w:rFonts w:ascii="Calibri" w:hAnsi="Calibri" w:cs="Times New Roman"/>
              <w:noProof/>
              <w:szCs w:val="24"/>
            </w:rPr>
            <w:t xml:space="preserve">. </w:t>
          </w:r>
          <w:r w:rsidRPr="004A7DFC">
            <w:rPr>
              <w:rFonts w:ascii="Calibri" w:hAnsi="Calibri" w:cs="Times New Roman"/>
              <w:b/>
              <w:bCs/>
              <w:noProof/>
              <w:szCs w:val="24"/>
            </w:rPr>
            <w:t>2009</w:t>
          </w:r>
          <w:r w:rsidRPr="004A7DFC">
            <w:rPr>
              <w:rFonts w:ascii="Calibri" w:hAnsi="Calibri" w:cs="Times New Roman"/>
              <w:noProof/>
              <w:szCs w:val="24"/>
            </w:rPr>
            <w:t>. The sixth mass coextinction : are most endangered species parasites and mutualists ? : 3037–3045.</w:t>
          </w:r>
        </w:p>
        <w:p w14:paraId="7B872E05"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Eriksson O, Ehrlén J</w:t>
          </w:r>
          <w:r w:rsidRPr="004A7DFC">
            <w:rPr>
              <w:rFonts w:ascii="Calibri" w:hAnsi="Calibri" w:cs="Times New Roman"/>
              <w:noProof/>
              <w:szCs w:val="24"/>
            </w:rPr>
            <w:t xml:space="preserve">. </w:t>
          </w:r>
          <w:r w:rsidRPr="004A7DFC">
            <w:rPr>
              <w:rFonts w:ascii="Calibri" w:hAnsi="Calibri" w:cs="Times New Roman"/>
              <w:b/>
              <w:bCs/>
              <w:noProof/>
              <w:szCs w:val="24"/>
            </w:rPr>
            <w:t>2009</w:t>
          </w:r>
          <w:r w:rsidRPr="004A7DFC">
            <w:rPr>
              <w:rFonts w:ascii="Calibri" w:hAnsi="Calibri" w:cs="Times New Roman"/>
              <w:noProof/>
              <w:szCs w:val="24"/>
            </w:rPr>
            <w:t>. Seedling recruitment and population ecology. In: Leck M, Parker V, Simpson R, eds. Seedling Ecology and Evolution. Cambridge University Press.</w:t>
          </w:r>
        </w:p>
        <w:p w14:paraId="0BFD76D9"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Frederickson ME</w:t>
          </w:r>
          <w:r w:rsidRPr="004A7DFC">
            <w:rPr>
              <w:rFonts w:ascii="Calibri" w:hAnsi="Calibri" w:cs="Times New Roman"/>
              <w:noProof/>
              <w:szCs w:val="24"/>
            </w:rPr>
            <w:t xml:space="preserve">. </w:t>
          </w:r>
          <w:r w:rsidRPr="004A7DFC">
            <w:rPr>
              <w:rFonts w:ascii="Calibri" w:hAnsi="Calibri" w:cs="Times New Roman"/>
              <w:b/>
              <w:bCs/>
              <w:noProof/>
              <w:szCs w:val="24"/>
            </w:rPr>
            <w:t>2013</w:t>
          </w:r>
          <w:r w:rsidRPr="004A7DFC">
            <w:rPr>
              <w:rFonts w:ascii="Calibri" w:hAnsi="Calibri" w:cs="Times New Roman"/>
              <w:noProof/>
              <w:szCs w:val="24"/>
            </w:rPr>
            <w:t xml:space="preserve">. Rethinking Mutualism Stability: Cheaters and the Evolution of Sanctions. </w:t>
          </w:r>
          <w:r w:rsidRPr="004A7DFC">
            <w:rPr>
              <w:rFonts w:ascii="Calibri" w:hAnsi="Calibri" w:cs="Times New Roman"/>
              <w:i/>
              <w:iCs/>
              <w:noProof/>
              <w:szCs w:val="24"/>
            </w:rPr>
            <w:t>The Quarterly Review of Biology</w:t>
          </w:r>
          <w:r w:rsidRPr="004A7DFC">
            <w:rPr>
              <w:rFonts w:ascii="Calibri" w:hAnsi="Calibri" w:cs="Times New Roman"/>
              <w:noProof/>
              <w:szCs w:val="24"/>
            </w:rPr>
            <w:t xml:space="preserve"> </w:t>
          </w:r>
          <w:r w:rsidRPr="004A7DFC">
            <w:rPr>
              <w:rFonts w:ascii="Calibri" w:hAnsi="Calibri" w:cs="Times New Roman"/>
              <w:b/>
              <w:bCs/>
              <w:noProof/>
              <w:szCs w:val="24"/>
            </w:rPr>
            <w:t>88</w:t>
          </w:r>
          <w:r w:rsidRPr="004A7DFC">
            <w:rPr>
              <w:rFonts w:ascii="Calibri" w:hAnsi="Calibri" w:cs="Times New Roman"/>
              <w:noProof/>
              <w:szCs w:val="24"/>
            </w:rPr>
            <w:t>: 269–295.</w:t>
          </w:r>
        </w:p>
        <w:p w14:paraId="15C50E38"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Gowland K, van der Merwe M, Linde C, Clements M, Nicotra A</w:t>
          </w:r>
          <w:r w:rsidRPr="004A7DFC">
            <w:rPr>
              <w:rFonts w:ascii="Calibri" w:hAnsi="Calibri" w:cs="Times New Roman"/>
              <w:noProof/>
              <w:szCs w:val="24"/>
            </w:rPr>
            <w:t xml:space="preserve">. </w:t>
          </w:r>
          <w:r w:rsidRPr="004A7DFC">
            <w:rPr>
              <w:rFonts w:ascii="Calibri" w:hAnsi="Calibri" w:cs="Times New Roman"/>
              <w:b/>
              <w:bCs/>
              <w:noProof/>
              <w:szCs w:val="24"/>
            </w:rPr>
            <w:t>2013</w:t>
          </w:r>
          <w:r w:rsidRPr="004A7DFC">
            <w:rPr>
              <w:rFonts w:ascii="Calibri" w:hAnsi="Calibri" w:cs="Times New Roman"/>
              <w:noProof/>
              <w:szCs w:val="24"/>
            </w:rPr>
            <w:t xml:space="preserve">. THE HOST BIAS OF THREE EPIPHYTIC AERIDINAE ORCHID SPECIES IS REFLECTED, BUT NOT EXPLAINED, BY MYCORRHIZAL FUNGAL ASSOCIATIONS. </w:t>
          </w:r>
          <w:r w:rsidRPr="004A7DFC">
            <w:rPr>
              <w:rFonts w:ascii="Calibri" w:hAnsi="Calibri" w:cs="Times New Roman"/>
              <w:i/>
              <w:iCs/>
              <w:noProof/>
              <w:szCs w:val="24"/>
            </w:rPr>
            <w:t>American Journal of Botany</w:t>
          </w:r>
          <w:r w:rsidRPr="004A7DFC">
            <w:rPr>
              <w:rFonts w:ascii="Calibri" w:hAnsi="Calibri" w:cs="Times New Roman"/>
              <w:noProof/>
              <w:szCs w:val="24"/>
            </w:rPr>
            <w:t xml:space="preserve"> </w:t>
          </w:r>
          <w:r w:rsidRPr="004A7DFC">
            <w:rPr>
              <w:rFonts w:ascii="Calibri" w:hAnsi="Calibri" w:cs="Times New Roman"/>
              <w:b/>
              <w:bCs/>
              <w:noProof/>
              <w:szCs w:val="24"/>
            </w:rPr>
            <w:t>100</w:t>
          </w:r>
          <w:r w:rsidRPr="004A7DFC">
            <w:rPr>
              <w:rFonts w:ascii="Calibri" w:hAnsi="Calibri" w:cs="Times New Roman"/>
              <w:noProof/>
              <w:szCs w:val="24"/>
            </w:rPr>
            <w:t>: 764–777.</w:t>
          </w:r>
        </w:p>
        <w:p w14:paraId="43BF3457"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Grubb PJ</w:t>
          </w:r>
          <w:r w:rsidRPr="004A7DFC">
            <w:rPr>
              <w:rFonts w:ascii="Calibri" w:hAnsi="Calibri" w:cs="Times New Roman"/>
              <w:noProof/>
              <w:szCs w:val="24"/>
            </w:rPr>
            <w:t xml:space="preserve">. </w:t>
          </w:r>
          <w:r w:rsidRPr="004A7DFC">
            <w:rPr>
              <w:rFonts w:ascii="Calibri" w:hAnsi="Calibri" w:cs="Times New Roman"/>
              <w:b/>
              <w:bCs/>
              <w:noProof/>
              <w:szCs w:val="24"/>
            </w:rPr>
            <w:t>2018</w:t>
          </w:r>
          <w:r w:rsidRPr="004A7DFC">
            <w:rPr>
              <w:rFonts w:ascii="Calibri" w:hAnsi="Calibri" w:cs="Times New Roman"/>
              <w:noProof/>
              <w:szCs w:val="24"/>
            </w:rPr>
            <w:t xml:space="preserve">. THE MAINTENANCE OF SPECIES-RICHNESS IN PLANT COMMUNITIES: THE IMPORTANCE OF THE REGENERATION NICHE. </w:t>
          </w:r>
          <w:r w:rsidRPr="004A7DFC">
            <w:rPr>
              <w:rFonts w:ascii="Calibri" w:hAnsi="Calibri" w:cs="Times New Roman"/>
              <w:i/>
              <w:iCs/>
              <w:noProof/>
              <w:szCs w:val="24"/>
            </w:rPr>
            <w:t>Biological Reviews</w:t>
          </w:r>
          <w:r w:rsidRPr="004A7DFC">
            <w:rPr>
              <w:rFonts w:ascii="Calibri" w:hAnsi="Calibri" w:cs="Times New Roman"/>
              <w:noProof/>
              <w:szCs w:val="24"/>
            </w:rPr>
            <w:t xml:space="preserve"> </w:t>
          </w:r>
          <w:r w:rsidRPr="004A7DFC">
            <w:rPr>
              <w:rFonts w:ascii="Calibri" w:hAnsi="Calibri" w:cs="Times New Roman"/>
              <w:b/>
              <w:bCs/>
              <w:noProof/>
              <w:szCs w:val="24"/>
            </w:rPr>
            <w:t>52</w:t>
          </w:r>
          <w:r w:rsidRPr="004A7DFC">
            <w:rPr>
              <w:rFonts w:ascii="Calibri" w:hAnsi="Calibri" w:cs="Times New Roman"/>
              <w:noProof/>
              <w:szCs w:val="24"/>
            </w:rPr>
            <w:t>: 107–145.</w:t>
          </w:r>
        </w:p>
        <w:p w14:paraId="1947B7B6"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Harper JL</w:t>
          </w:r>
          <w:r w:rsidRPr="004A7DFC">
            <w:rPr>
              <w:rFonts w:ascii="Calibri" w:hAnsi="Calibri" w:cs="Times New Roman"/>
              <w:noProof/>
              <w:szCs w:val="24"/>
            </w:rPr>
            <w:t xml:space="preserve">. </w:t>
          </w:r>
          <w:r w:rsidRPr="004A7DFC">
            <w:rPr>
              <w:rFonts w:ascii="Calibri" w:hAnsi="Calibri" w:cs="Times New Roman"/>
              <w:b/>
              <w:bCs/>
              <w:noProof/>
              <w:szCs w:val="24"/>
            </w:rPr>
            <w:t>1977</w:t>
          </w:r>
          <w:r w:rsidRPr="004A7DFC">
            <w:rPr>
              <w:rFonts w:ascii="Calibri" w:hAnsi="Calibri" w:cs="Times New Roman"/>
              <w:noProof/>
              <w:szCs w:val="24"/>
            </w:rPr>
            <w:t xml:space="preserve">. </w:t>
          </w:r>
          <w:r w:rsidRPr="004A7DFC">
            <w:rPr>
              <w:rFonts w:ascii="Calibri" w:hAnsi="Calibri" w:cs="Times New Roman"/>
              <w:i/>
              <w:iCs/>
              <w:noProof/>
              <w:szCs w:val="24"/>
            </w:rPr>
            <w:t>Population Biology of Plants</w:t>
          </w:r>
          <w:r w:rsidRPr="004A7DFC">
            <w:rPr>
              <w:rFonts w:ascii="Calibri" w:hAnsi="Calibri" w:cs="Times New Roman"/>
              <w:noProof/>
              <w:szCs w:val="24"/>
            </w:rPr>
            <w:t>. New York: Academic Press.</w:t>
          </w:r>
        </w:p>
        <w:p w14:paraId="6F5F8D3E"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Herrera P</w:t>
          </w:r>
          <w:r w:rsidRPr="004A7DFC">
            <w:rPr>
              <w:rFonts w:ascii="Calibri" w:hAnsi="Calibri" w:cs="Times New Roman"/>
              <w:noProof/>
              <w:szCs w:val="24"/>
            </w:rPr>
            <w:t xml:space="preserve">. </w:t>
          </w:r>
          <w:r w:rsidRPr="004A7DFC">
            <w:rPr>
              <w:rFonts w:ascii="Calibri" w:hAnsi="Calibri" w:cs="Times New Roman"/>
              <w:b/>
              <w:bCs/>
              <w:noProof/>
              <w:szCs w:val="24"/>
            </w:rPr>
            <w:t>2018</w:t>
          </w:r>
          <w:r w:rsidRPr="004A7DFC">
            <w:rPr>
              <w:rFonts w:ascii="Calibri" w:hAnsi="Calibri" w:cs="Times New Roman"/>
              <w:noProof/>
              <w:szCs w:val="24"/>
            </w:rPr>
            <w:t>. Interacción entre orquídeas epífitas y hongos micorrízicos en bosques tropicales del Sur de Ecuador.</w:t>
          </w:r>
        </w:p>
        <w:p w14:paraId="3FBA7258"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Herrera P, Kottke I, Molina MC, Méndez M, Suárez JP</w:t>
          </w:r>
          <w:r w:rsidRPr="004A7DFC">
            <w:rPr>
              <w:rFonts w:ascii="Calibri" w:hAnsi="Calibri" w:cs="Times New Roman"/>
              <w:noProof/>
              <w:szCs w:val="24"/>
            </w:rPr>
            <w:t xml:space="preserve">. </w:t>
          </w:r>
          <w:r w:rsidRPr="004A7DFC">
            <w:rPr>
              <w:rFonts w:ascii="Calibri" w:hAnsi="Calibri" w:cs="Times New Roman"/>
              <w:b/>
              <w:bCs/>
              <w:noProof/>
              <w:szCs w:val="24"/>
            </w:rPr>
            <w:t>2018</w:t>
          </w:r>
          <w:r w:rsidRPr="004A7DFC">
            <w:rPr>
              <w:rFonts w:ascii="Calibri" w:hAnsi="Calibri" w:cs="Times New Roman"/>
              <w:noProof/>
              <w:szCs w:val="24"/>
            </w:rPr>
            <w:t xml:space="preserve">. Generalism in the interaction of </w:t>
          </w:r>
          <w:r w:rsidRPr="004A7DFC">
            <w:rPr>
              <w:rFonts w:ascii="Calibri" w:hAnsi="Calibri" w:cs="Times New Roman"/>
              <w:noProof/>
              <w:szCs w:val="24"/>
            </w:rPr>
            <w:lastRenderedPageBreak/>
            <w:t xml:space="preserve">Tulasnellaceae mycobionts with orchids characterizes a biodiversity hotspot in the tropical Andes of Southern Ecuador. </w:t>
          </w:r>
          <w:r w:rsidRPr="004A7DFC">
            <w:rPr>
              <w:rFonts w:ascii="Calibri" w:hAnsi="Calibri" w:cs="Times New Roman"/>
              <w:i/>
              <w:iCs/>
              <w:noProof/>
              <w:szCs w:val="24"/>
            </w:rPr>
            <w:t>Mycoscience</w:t>
          </w:r>
          <w:r w:rsidRPr="004A7DFC">
            <w:rPr>
              <w:rFonts w:ascii="Calibri" w:hAnsi="Calibri" w:cs="Times New Roman"/>
              <w:noProof/>
              <w:szCs w:val="24"/>
            </w:rPr>
            <w:t xml:space="preserve"> </w:t>
          </w:r>
          <w:r w:rsidRPr="004A7DFC">
            <w:rPr>
              <w:rFonts w:ascii="Calibri" w:hAnsi="Calibri" w:cs="Times New Roman"/>
              <w:b/>
              <w:bCs/>
              <w:noProof/>
              <w:szCs w:val="24"/>
            </w:rPr>
            <w:t>59</w:t>
          </w:r>
          <w:r w:rsidRPr="004A7DFC">
            <w:rPr>
              <w:rFonts w:ascii="Calibri" w:hAnsi="Calibri" w:cs="Times New Roman"/>
              <w:noProof/>
              <w:szCs w:val="24"/>
            </w:rPr>
            <w:t>: 38–48.</w:t>
          </w:r>
        </w:p>
        <w:p w14:paraId="6EC1665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Jacquemyn H, Brys R, Merckx VSFT, Waud M, Lievens B, Wiegand T</w:t>
          </w:r>
          <w:r w:rsidRPr="004A7DFC">
            <w:rPr>
              <w:rFonts w:ascii="Calibri" w:hAnsi="Calibri" w:cs="Times New Roman"/>
              <w:noProof/>
              <w:szCs w:val="24"/>
            </w:rPr>
            <w:t xml:space="preserve">. </w:t>
          </w:r>
          <w:r w:rsidRPr="004A7DFC">
            <w:rPr>
              <w:rFonts w:ascii="Calibri" w:hAnsi="Calibri" w:cs="Times New Roman"/>
              <w:b/>
              <w:bCs/>
              <w:noProof/>
              <w:szCs w:val="24"/>
            </w:rPr>
            <w:t>2014</w:t>
          </w:r>
          <w:r w:rsidRPr="004A7DFC">
            <w:rPr>
              <w:rFonts w:ascii="Calibri" w:hAnsi="Calibri" w:cs="Times New Roman"/>
              <w:noProof/>
              <w:szCs w:val="24"/>
            </w:rPr>
            <w:t xml:space="preserve">. Coexisting orchid species have distinct mycorrhizal communities and display strong spatial segregation. </w:t>
          </w:r>
          <w:r w:rsidRPr="004A7DFC">
            <w:rPr>
              <w:rFonts w:ascii="Calibri" w:hAnsi="Calibri" w:cs="Times New Roman"/>
              <w:i/>
              <w:iCs/>
              <w:noProof/>
              <w:szCs w:val="24"/>
            </w:rPr>
            <w:t>New Phytologist</w:t>
          </w:r>
          <w:r w:rsidRPr="004A7DFC">
            <w:rPr>
              <w:rFonts w:ascii="Calibri" w:hAnsi="Calibri" w:cs="Times New Roman"/>
              <w:noProof/>
              <w:szCs w:val="24"/>
            </w:rPr>
            <w:t xml:space="preserve"> </w:t>
          </w:r>
          <w:r w:rsidRPr="004A7DFC">
            <w:rPr>
              <w:rFonts w:ascii="Calibri" w:hAnsi="Calibri" w:cs="Times New Roman"/>
              <w:b/>
              <w:bCs/>
              <w:noProof/>
              <w:szCs w:val="24"/>
            </w:rPr>
            <w:t>202</w:t>
          </w:r>
          <w:r w:rsidRPr="004A7DFC">
            <w:rPr>
              <w:rFonts w:ascii="Calibri" w:hAnsi="Calibri" w:cs="Times New Roman"/>
              <w:noProof/>
              <w:szCs w:val="24"/>
            </w:rPr>
            <w:t>: 616–627.</w:t>
          </w:r>
        </w:p>
        <w:p w14:paraId="0C7F3527"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Jacquemyn H, Brys R, Waud M, Busschaert P, Lievens B</w:t>
          </w:r>
          <w:r w:rsidRPr="004A7DFC">
            <w:rPr>
              <w:rFonts w:ascii="Calibri" w:hAnsi="Calibri" w:cs="Times New Roman"/>
              <w:noProof/>
              <w:szCs w:val="24"/>
            </w:rPr>
            <w:t xml:space="preserve">. </w:t>
          </w:r>
          <w:r w:rsidRPr="004A7DFC">
            <w:rPr>
              <w:rFonts w:ascii="Calibri" w:hAnsi="Calibri" w:cs="Times New Roman"/>
              <w:b/>
              <w:bCs/>
              <w:noProof/>
              <w:szCs w:val="24"/>
            </w:rPr>
            <w:t>2015</w:t>
          </w:r>
          <w:r w:rsidRPr="004A7DFC">
            <w:rPr>
              <w:rFonts w:ascii="Calibri" w:hAnsi="Calibri" w:cs="Times New Roman"/>
              <w:noProof/>
              <w:szCs w:val="24"/>
            </w:rPr>
            <w:t xml:space="preserve">. Mycorrhizal networks and coexistence in species-rich orchid communities. </w:t>
          </w:r>
          <w:r w:rsidRPr="004A7DFC">
            <w:rPr>
              <w:rFonts w:ascii="Calibri" w:hAnsi="Calibri" w:cs="Times New Roman"/>
              <w:i/>
              <w:iCs/>
              <w:noProof/>
              <w:szCs w:val="24"/>
            </w:rPr>
            <w:t>New Phytologist</w:t>
          </w:r>
          <w:r w:rsidRPr="004A7DFC">
            <w:rPr>
              <w:rFonts w:ascii="Calibri" w:hAnsi="Calibri" w:cs="Times New Roman"/>
              <w:noProof/>
              <w:szCs w:val="24"/>
            </w:rPr>
            <w:t xml:space="preserve"> </w:t>
          </w:r>
          <w:r w:rsidRPr="004A7DFC">
            <w:rPr>
              <w:rFonts w:ascii="Calibri" w:hAnsi="Calibri" w:cs="Times New Roman"/>
              <w:b/>
              <w:bCs/>
              <w:noProof/>
              <w:szCs w:val="24"/>
            </w:rPr>
            <w:t>206</w:t>
          </w:r>
          <w:r w:rsidRPr="004A7DFC">
            <w:rPr>
              <w:rFonts w:ascii="Calibri" w:hAnsi="Calibri" w:cs="Times New Roman"/>
              <w:noProof/>
              <w:szCs w:val="24"/>
            </w:rPr>
            <w:t>: 1127–1134.</w:t>
          </w:r>
        </w:p>
        <w:p w14:paraId="0726D93C"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Jacquemyn H, Merckx V, Brys R, Tyteca D, Cammue BPA, Honnay O, Lievens B</w:t>
          </w:r>
          <w:r w:rsidRPr="004A7DFC">
            <w:rPr>
              <w:rFonts w:ascii="Calibri" w:hAnsi="Calibri" w:cs="Times New Roman"/>
              <w:noProof/>
              <w:szCs w:val="24"/>
            </w:rPr>
            <w:t xml:space="preserve">. </w:t>
          </w:r>
          <w:r w:rsidRPr="004A7DFC">
            <w:rPr>
              <w:rFonts w:ascii="Calibri" w:hAnsi="Calibri" w:cs="Times New Roman"/>
              <w:b/>
              <w:bCs/>
              <w:noProof/>
              <w:szCs w:val="24"/>
            </w:rPr>
            <w:t>2011</w:t>
          </w:r>
          <w:r w:rsidRPr="004A7DFC">
            <w:rPr>
              <w:rFonts w:ascii="Calibri" w:hAnsi="Calibri" w:cs="Times New Roman"/>
              <w:noProof/>
              <w:szCs w:val="24"/>
            </w:rPr>
            <w:t xml:space="preserve">. Analysis of network architecture reveals phylogenetic constraints on mycorrhizal specificity in the genus Orchis (Orchidaceae). </w:t>
          </w:r>
          <w:r w:rsidRPr="004A7DFC">
            <w:rPr>
              <w:rFonts w:ascii="Calibri" w:hAnsi="Calibri" w:cs="Times New Roman"/>
              <w:i/>
              <w:iCs/>
              <w:noProof/>
              <w:szCs w:val="24"/>
            </w:rPr>
            <w:t>New Phytologist</w:t>
          </w:r>
          <w:r w:rsidRPr="004A7DFC">
            <w:rPr>
              <w:rFonts w:ascii="Calibri" w:hAnsi="Calibri" w:cs="Times New Roman"/>
              <w:noProof/>
              <w:szCs w:val="24"/>
            </w:rPr>
            <w:t xml:space="preserve"> </w:t>
          </w:r>
          <w:r w:rsidRPr="004A7DFC">
            <w:rPr>
              <w:rFonts w:ascii="Calibri" w:hAnsi="Calibri" w:cs="Times New Roman"/>
              <w:b/>
              <w:bCs/>
              <w:noProof/>
              <w:szCs w:val="24"/>
            </w:rPr>
            <w:t>192</w:t>
          </w:r>
          <w:r w:rsidRPr="004A7DFC">
            <w:rPr>
              <w:rFonts w:ascii="Calibri" w:hAnsi="Calibri" w:cs="Times New Roman"/>
              <w:noProof/>
              <w:szCs w:val="24"/>
            </w:rPr>
            <w:t>: 518–528.</w:t>
          </w:r>
        </w:p>
        <w:p w14:paraId="786891E2"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Jacquemyn H, Waud M, Merckx VSFT, Brys R, Tyteca D, Hedrén M, Lievens B</w:t>
          </w:r>
          <w:r w:rsidRPr="004A7DFC">
            <w:rPr>
              <w:rFonts w:ascii="Calibri" w:hAnsi="Calibri" w:cs="Times New Roman"/>
              <w:noProof/>
              <w:szCs w:val="24"/>
            </w:rPr>
            <w:t xml:space="preserve">. </w:t>
          </w:r>
          <w:r w:rsidRPr="004A7DFC">
            <w:rPr>
              <w:rFonts w:ascii="Calibri" w:hAnsi="Calibri" w:cs="Times New Roman"/>
              <w:b/>
              <w:bCs/>
              <w:noProof/>
              <w:szCs w:val="24"/>
            </w:rPr>
            <w:t>2016</w:t>
          </w:r>
          <w:r w:rsidRPr="004A7DFC">
            <w:rPr>
              <w:rFonts w:ascii="Calibri" w:hAnsi="Calibri" w:cs="Times New Roman"/>
              <w:noProof/>
              <w:szCs w:val="24"/>
            </w:rPr>
            <w:t xml:space="preserve">. Habitat-driven variation in mycorrhizal communities in the terrestrial orchid genus Dactylorhiza. </w:t>
          </w:r>
          <w:r w:rsidRPr="004A7DFC">
            <w:rPr>
              <w:rFonts w:ascii="Calibri" w:hAnsi="Calibri" w:cs="Times New Roman"/>
              <w:i/>
              <w:iCs/>
              <w:noProof/>
              <w:szCs w:val="24"/>
            </w:rPr>
            <w:t>Nature Publishing Group</w:t>
          </w:r>
          <w:r w:rsidRPr="004A7DFC">
            <w:rPr>
              <w:rFonts w:ascii="Calibri" w:hAnsi="Calibri" w:cs="Times New Roman"/>
              <w:noProof/>
              <w:szCs w:val="24"/>
            </w:rPr>
            <w:t>: 1–9.</w:t>
          </w:r>
        </w:p>
        <w:p w14:paraId="5EB1890E"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Jersáková J, Malinová T</w:t>
          </w:r>
          <w:r w:rsidRPr="004A7DFC">
            <w:rPr>
              <w:rFonts w:ascii="Calibri" w:hAnsi="Calibri" w:cs="Times New Roman"/>
              <w:noProof/>
              <w:szCs w:val="24"/>
            </w:rPr>
            <w:t xml:space="preserve">. </w:t>
          </w:r>
          <w:r w:rsidRPr="004A7DFC">
            <w:rPr>
              <w:rFonts w:ascii="Calibri" w:hAnsi="Calibri" w:cs="Times New Roman"/>
              <w:b/>
              <w:bCs/>
              <w:noProof/>
              <w:szCs w:val="24"/>
            </w:rPr>
            <w:t>2007</w:t>
          </w:r>
          <w:r w:rsidRPr="004A7DFC">
            <w:rPr>
              <w:rFonts w:ascii="Calibri" w:hAnsi="Calibri" w:cs="Times New Roman"/>
              <w:noProof/>
              <w:szCs w:val="24"/>
            </w:rPr>
            <w:t xml:space="preserve">. Spatial aspects of seed dispersal and seedling recruitment in orchids. </w:t>
          </w:r>
          <w:r w:rsidRPr="004A7DFC">
            <w:rPr>
              <w:rFonts w:ascii="Calibri" w:hAnsi="Calibri" w:cs="Times New Roman"/>
              <w:i/>
              <w:iCs/>
              <w:noProof/>
              <w:szCs w:val="24"/>
            </w:rPr>
            <w:t>New Phytologist</w:t>
          </w:r>
          <w:r w:rsidRPr="004A7DFC">
            <w:rPr>
              <w:rFonts w:ascii="Calibri" w:hAnsi="Calibri" w:cs="Times New Roman"/>
              <w:noProof/>
              <w:szCs w:val="24"/>
            </w:rPr>
            <w:t xml:space="preserve"> </w:t>
          </w:r>
          <w:r w:rsidRPr="004A7DFC">
            <w:rPr>
              <w:rFonts w:ascii="Calibri" w:hAnsi="Calibri" w:cs="Times New Roman"/>
              <w:b/>
              <w:bCs/>
              <w:noProof/>
              <w:szCs w:val="24"/>
            </w:rPr>
            <w:t>176</w:t>
          </w:r>
          <w:r w:rsidRPr="004A7DFC">
            <w:rPr>
              <w:rFonts w:ascii="Calibri" w:hAnsi="Calibri" w:cs="Times New Roman"/>
              <w:noProof/>
              <w:szCs w:val="24"/>
            </w:rPr>
            <w:t>: 237–241.</w:t>
          </w:r>
        </w:p>
        <w:p w14:paraId="5BE3C4F6"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Kéfi S, Miele V, Wieters EA, Navarrete SA, Berlow EL</w:t>
          </w:r>
          <w:r w:rsidRPr="004A7DFC">
            <w:rPr>
              <w:rFonts w:ascii="Calibri" w:hAnsi="Calibri" w:cs="Times New Roman"/>
              <w:noProof/>
              <w:szCs w:val="24"/>
            </w:rPr>
            <w:t xml:space="preserve">. </w:t>
          </w:r>
          <w:r w:rsidRPr="004A7DFC">
            <w:rPr>
              <w:rFonts w:ascii="Calibri" w:hAnsi="Calibri" w:cs="Times New Roman"/>
              <w:b/>
              <w:bCs/>
              <w:noProof/>
              <w:szCs w:val="24"/>
            </w:rPr>
            <w:t>2016</w:t>
          </w:r>
          <w:r w:rsidRPr="004A7DFC">
            <w:rPr>
              <w:rFonts w:ascii="Calibri" w:hAnsi="Calibri" w:cs="Times New Roman"/>
              <w:noProof/>
              <w:szCs w:val="24"/>
            </w:rPr>
            <w:t xml:space="preserve">. How Structured Is the Entangled Bank? The Surprisingly Simple Organization of Multiplex Ecological Networks Leads to Increased Persistence and Resilience. </w:t>
          </w:r>
          <w:r w:rsidRPr="004A7DFC">
            <w:rPr>
              <w:rFonts w:ascii="Calibri" w:hAnsi="Calibri" w:cs="Times New Roman"/>
              <w:i/>
              <w:iCs/>
              <w:noProof/>
              <w:szCs w:val="24"/>
            </w:rPr>
            <w:t>PLoS Biology</w:t>
          </w:r>
          <w:r w:rsidRPr="004A7DFC">
            <w:rPr>
              <w:rFonts w:ascii="Calibri" w:hAnsi="Calibri" w:cs="Times New Roman"/>
              <w:noProof/>
              <w:szCs w:val="24"/>
            </w:rPr>
            <w:t xml:space="preserve"> </w:t>
          </w:r>
          <w:r w:rsidRPr="004A7DFC">
            <w:rPr>
              <w:rFonts w:ascii="Calibri" w:hAnsi="Calibri" w:cs="Times New Roman"/>
              <w:b/>
              <w:bCs/>
              <w:noProof/>
              <w:szCs w:val="24"/>
            </w:rPr>
            <w:t>14</w:t>
          </w:r>
          <w:r w:rsidRPr="004A7DFC">
            <w:rPr>
              <w:rFonts w:ascii="Calibri" w:hAnsi="Calibri" w:cs="Times New Roman"/>
              <w:noProof/>
              <w:szCs w:val="24"/>
            </w:rPr>
            <w:t>: e1002527.</w:t>
          </w:r>
        </w:p>
        <w:p w14:paraId="4C07FA44"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Kivelä M, Arenas A, Barthelemy M, Gleeson JP, Moreno Y, Porter MA</w:t>
          </w:r>
          <w:r w:rsidRPr="004A7DFC">
            <w:rPr>
              <w:rFonts w:ascii="Calibri" w:hAnsi="Calibri" w:cs="Times New Roman"/>
              <w:noProof/>
              <w:szCs w:val="24"/>
            </w:rPr>
            <w:t xml:space="preserve">. </w:t>
          </w:r>
          <w:r w:rsidRPr="004A7DFC">
            <w:rPr>
              <w:rFonts w:ascii="Calibri" w:hAnsi="Calibri" w:cs="Times New Roman"/>
              <w:b/>
              <w:bCs/>
              <w:noProof/>
              <w:szCs w:val="24"/>
            </w:rPr>
            <w:t>2014</w:t>
          </w:r>
          <w:r w:rsidRPr="004A7DFC">
            <w:rPr>
              <w:rFonts w:ascii="Calibri" w:hAnsi="Calibri" w:cs="Times New Roman"/>
              <w:noProof/>
              <w:szCs w:val="24"/>
            </w:rPr>
            <w:t xml:space="preserve">. Multilayer networks. </w:t>
          </w:r>
          <w:r w:rsidRPr="004A7DFC">
            <w:rPr>
              <w:rFonts w:ascii="Calibri" w:hAnsi="Calibri" w:cs="Times New Roman"/>
              <w:i/>
              <w:iCs/>
              <w:noProof/>
              <w:szCs w:val="24"/>
            </w:rPr>
            <w:t>Journal of Complex Networks</w:t>
          </w:r>
          <w:r w:rsidRPr="004A7DFC">
            <w:rPr>
              <w:rFonts w:ascii="Calibri" w:hAnsi="Calibri" w:cs="Times New Roman"/>
              <w:noProof/>
              <w:szCs w:val="24"/>
            </w:rPr>
            <w:t xml:space="preserve"> </w:t>
          </w:r>
          <w:r w:rsidRPr="004A7DFC">
            <w:rPr>
              <w:rFonts w:ascii="Calibri" w:hAnsi="Calibri" w:cs="Times New Roman"/>
              <w:b/>
              <w:bCs/>
              <w:noProof/>
              <w:szCs w:val="24"/>
            </w:rPr>
            <w:t>2</w:t>
          </w:r>
          <w:r w:rsidRPr="004A7DFC">
            <w:rPr>
              <w:rFonts w:ascii="Calibri" w:hAnsi="Calibri" w:cs="Times New Roman"/>
              <w:noProof/>
              <w:szCs w:val="24"/>
            </w:rPr>
            <w:t>: 203–271.</w:t>
          </w:r>
        </w:p>
        <w:p w14:paraId="6918E7EE"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Krebs C</w:t>
          </w:r>
          <w:r w:rsidRPr="004A7DFC">
            <w:rPr>
              <w:rFonts w:ascii="Calibri" w:hAnsi="Calibri" w:cs="Times New Roman"/>
              <w:noProof/>
              <w:szCs w:val="24"/>
            </w:rPr>
            <w:t xml:space="preserve">. </w:t>
          </w:r>
          <w:r w:rsidRPr="004A7DFC">
            <w:rPr>
              <w:rFonts w:ascii="Calibri" w:hAnsi="Calibri" w:cs="Times New Roman"/>
              <w:b/>
              <w:bCs/>
              <w:noProof/>
              <w:szCs w:val="24"/>
            </w:rPr>
            <w:t>1972</w:t>
          </w:r>
          <w:r w:rsidRPr="004A7DFC">
            <w:rPr>
              <w:rFonts w:ascii="Calibri" w:hAnsi="Calibri" w:cs="Times New Roman"/>
              <w:noProof/>
              <w:szCs w:val="24"/>
            </w:rPr>
            <w:t xml:space="preserve">. </w:t>
          </w:r>
          <w:r w:rsidRPr="004A7DFC">
            <w:rPr>
              <w:rFonts w:ascii="Calibri" w:hAnsi="Calibri" w:cs="Times New Roman"/>
              <w:i/>
              <w:iCs/>
              <w:noProof/>
              <w:szCs w:val="24"/>
            </w:rPr>
            <w:t>Ecology: the experimental analysis of distribution and abundance.</w:t>
          </w:r>
          <w:r w:rsidRPr="004A7DFC">
            <w:rPr>
              <w:rFonts w:ascii="Calibri" w:hAnsi="Calibri" w:cs="Times New Roman"/>
              <w:noProof/>
              <w:szCs w:val="24"/>
            </w:rPr>
            <w:t xml:space="preserve"> New York: Harper &amp; Row New York.</w:t>
          </w:r>
        </w:p>
        <w:p w14:paraId="7B867E82"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Leake JR</w:t>
          </w:r>
          <w:r w:rsidRPr="004A7DFC">
            <w:rPr>
              <w:rFonts w:ascii="Calibri" w:hAnsi="Calibri" w:cs="Times New Roman"/>
              <w:noProof/>
              <w:szCs w:val="24"/>
            </w:rPr>
            <w:t xml:space="preserve">. </w:t>
          </w:r>
          <w:r w:rsidRPr="004A7DFC">
            <w:rPr>
              <w:rFonts w:ascii="Calibri" w:hAnsi="Calibri" w:cs="Times New Roman"/>
              <w:b/>
              <w:bCs/>
              <w:noProof/>
              <w:szCs w:val="24"/>
            </w:rPr>
            <w:t>1994</w:t>
          </w:r>
          <w:r w:rsidRPr="004A7DFC">
            <w:rPr>
              <w:rFonts w:ascii="Calibri" w:hAnsi="Calibri" w:cs="Times New Roman"/>
              <w:noProof/>
              <w:szCs w:val="24"/>
            </w:rPr>
            <w:t xml:space="preserve">. The biology of myco-heterotrophic ('saprophytic’) plants. </w:t>
          </w:r>
          <w:r w:rsidRPr="004A7DFC">
            <w:rPr>
              <w:rFonts w:ascii="Calibri" w:hAnsi="Calibri" w:cs="Times New Roman"/>
              <w:i/>
              <w:iCs/>
              <w:noProof/>
              <w:szCs w:val="24"/>
            </w:rPr>
            <w:t>New Phytologist</w:t>
          </w:r>
          <w:r w:rsidRPr="004A7DFC">
            <w:rPr>
              <w:rFonts w:ascii="Calibri" w:hAnsi="Calibri" w:cs="Times New Roman"/>
              <w:noProof/>
              <w:szCs w:val="24"/>
            </w:rPr>
            <w:t xml:space="preserve"> </w:t>
          </w:r>
          <w:r w:rsidRPr="004A7DFC">
            <w:rPr>
              <w:rFonts w:ascii="Calibri" w:hAnsi="Calibri" w:cs="Times New Roman"/>
              <w:b/>
              <w:bCs/>
              <w:noProof/>
              <w:szCs w:val="24"/>
            </w:rPr>
            <w:t>69</w:t>
          </w:r>
          <w:r w:rsidRPr="004A7DFC">
            <w:rPr>
              <w:rFonts w:ascii="Calibri" w:hAnsi="Calibri" w:cs="Times New Roman"/>
              <w:noProof/>
              <w:szCs w:val="24"/>
            </w:rPr>
            <w:t>: 171–216.</w:t>
          </w:r>
        </w:p>
        <w:p w14:paraId="71B03463"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Lusk CH</w:t>
          </w:r>
          <w:r w:rsidRPr="004A7DFC">
            <w:rPr>
              <w:rFonts w:ascii="Calibri" w:hAnsi="Calibri" w:cs="Times New Roman"/>
              <w:noProof/>
              <w:szCs w:val="24"/>
            </w:rPr>
            <w:t xml:space="preserve">. </w:t>
          </w:r>
          <w:r w:rsidRPr="004A7DFC">
            <w:rPr>
              <w:rFonts w:ascii="Calibri" w:hAnsi="Calibri" w:cs="Times New Roman"/>
              <w:b/>
              <w:bCs/>
              <w:noProof/>
              <w:szCs w:val="24"/>
            </w:rPr>
            <w:t>1995</w:t>
          </w:r>
          <w:r w:rsidRPr="004A7DFC">
            <w:rPr>
              <w:rFonts w:ascii="Calibri" w:hAnsi="Calibri" w:cs="Times New Roman"/>
              <w:noProof/>
              <w:szCs w:val="24"/>
            </w:rPr>
            <w:t xml:space="preserve">. Seed Size, Establishment Sites and Species Coexistence in a Chilean Rain Forest. </w:t>
          </w:r>
          <w:r w:rsidRPr="004A7DFC">
            <w:rPr>
              <w:rFonts w:ascii="Calibri" w:hAnsi="Calibri" w:cs="Times New Roman"/>
              <w:i/>
              <w:iCs/>
              <w:noProof/>
              <w:szCs w:val="24"/>
            </w:rPr>
            <w:t>Journal of Vegetation Science</w:t>
          </w:r>
          <w:r w:rsidRPr="004A7DFC">
            <w:rPr>
              <w:rFonts w:ascii="Calibri" w:hAnsi="Calibri" w:cs="Times New Roman"/>
              <w:noProof/>
              <w:szCs w:val="24"/>
            </w:rPr>
            <w:t xml:space="preserve"> </w:t>
          </w:r>
          <w:r w:rsidRPr="004A7DFC">
            <w:rPr>
              <w:rFonts w:ascii="Calibri" w:hAnsi="Calibri" w:cs="Times New Roman"/>
              <w:b/>
              <w:bCs/>
              <w:noProof/>
              <w:szCs w:val="24"/>
            </w:rPr>
            <w:t>6</w:t>
          </w:r>
          <w:r w:rsidRPr="004A7DFC">
            <w:rPr>
              <w:rFonts w:ascii="Calibri" w:hAnsi="Calibri" w:cs="Times New Roman"/>
              <w:noProof/>
              <w:szCs w:val="24"/>
            </w:rPr>
            <w:t>: 249–256.</w:t>
          </w:r>
        </w:p>
        <w:p w14:paraId="0FD6C137"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Magurran A</w:t>
          </w:r>
          <w:r w:rsidRPr="004A7DFC">
            <w:rPr>
              <w:rFonts w:ascii="Calibri" w:hAnsi="Calibri" w:cs="Times New Roman"/>
              <w:noProof/>
              <w:szCs w:val="24"/>
            </w:rPr>
            <w:t xml:space="preserve">. </w:t>
          </w:r>
          <w:r w:rsidRPr="004A7DFC">
            <w:rPr>
              <w:rFonts w:ascii="Calibri" w:hAnsi="Calibri" w:cs="Times New Roman"/>
              <w:b/>
              <w:bCs/>
              <w:noProof/>
              <w:szCs w:val="24"/>
            </w:rPr>
            <w:t>2004</w:t>
          </w:r>
          <w:r w:rsidRPr="004A7DFC">
            <w:rPr>
              <w:rFonts w:ascii="Calibri" w:hAnsi="Calibri" w:cs="Times New Roman"/>
              <w:noProof/>
              <w:szCs w:val="24"/>
            </w:rPr>
            <w:t xml:space="preserve">. </w:t>
          </w:r>
          <w:r w:rsidRPr="004A7DFC">
            <w:rPr>
              <w:rFonts w:ascii="Calibri" w:hAnsi="Calibri" w:cs="Times New Roman"/>
              <w:i/>
              <w:iCs/>
              <w:noProof/>
              <w:szCs w:val="24"/>
            </w:rPr>
            <w:t>Measuring biological diversity</w:t>
          </w:r>
          <w:r w:rsidRPr="004A7DFC">
            <w:rPr>
              <w:rFonts w:ascii="Calibri" w:hAnsi="Calibri" w:cs="Times New Roman"/>
              <w:noProof/>
              <w:szCs w:val="24"/>
            </w:rPr>
            <w:t>. Oxford: Blackwell.</w:t>
          </w:r>
        </w:p>
        <w:p w14:paraId="3CBF0936"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Martos F, Munoz F, Pailler T, Kottke I, Gonneau C, Selosse MA</w:t>
          </w:r>
          <w:r w:rsidRPr="004A7DFC">
            <w:rPr>
              <w:rFonts w:ascii="Calibri" w:hAnsi="Calibri" w:cs="Times New Roman"/>
              <w:noProof/>
              <w:szCs w:val="24"/>
            </w:rPr>
            <w:t xml:space="preserve">. </w:t>
          </w:r>
          <w:r w:rsidRPr="004A7DFC">
            <w:rPr>
              <w:rFonts w:ascii="Calibri" w:hAnsi="Calibri" w:cs="Times New Roman"/>
              <w:b/>
              <w:bCs/>
              <w:noProof/>
              <w:szCs w:val="24"/>
            </w:rPr>
            <w:t>2012</w:t>
          </w:r>
          <w:r w:rsidRPr="004A7DFC">
            <w:rPr>
              <w:rFonts w:ascii="Calibri" w:hAnsi="Calibri" w:cs="Times New Roman"/>
              <w:noProof/>
              <w:szCs w:val="24"/>
            </w:rPr>
            <w:t xml:space="preserve">. The role of epiphytism in architecture and evolutionary constraint within mycorrhizal networks of tropical orchids. </w:t>
          </w:r>
          <w:r w:rsidRPr="004A7DFC">
            <w:rPr>
              <w:rFonts w:ascii="Calibri" w:hAnsi="Calibri" w:cs="Times New Roman"/>
              <w:i/>
              <w:iCs/>
              <w:noProof/>
              <w:szCs w:val="24"/>
            </w:rPr>
            <w:t>Molecular Ecology</w:t>
          </w:r>
          <w:r w:rsidRPr="004A7DFC">
            <w:rPr>
              <w:rFonts w:ascii="Calibri" w:hAnsi="Calibri" w:cs="Times New Roman"/>
              <w:noProof/>
              <w:szCs w:val="24"/>
            </w:rPr>
            <w:t xml:space="preserve"> </w:t>
          </w:r>
          <w:r w:rsidRPr="004A7DFC">
            <w:rPr>
              <w:rFonts w:ascii="Calibri" w:hAnsi="Calibri" w:cs="Times New Roman"/>
              <w:b/>
              <w:bCs/>
              <w:noProof/>
              <w:szCs w:val="24"/>
            </w:rPr>
            <w:t>21</w:t>
          </w:r>
          <w:r w:rsidRPr="004A7DFC">
            <w:rPr>
              <w:rFonts w:ascii="Calibri" w:hAnsi="Calibri" w:cs="Times New Roman"/>
              <w:noProof/>
              <w:szCs w:val="24"/>
            </w:rPr>
            <w:t>: 5098–5109.</w:t>
          </w:r>
        </w:p>
        <w:p w14:paraId="07D1393B"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McCormick MK, Jacquemyn H</w:t>
          </w:r>
          <w:r w:rsidRPr="004A7DFC">
            <w:rPr>
              <w:rFonts w:ascii="Calibri" w:hAnsi="Calibri" w:cs="Times New Roman"/>
              <w:noProof/>
              <w:szCs w:val="24"/>
            </w:rPr>
            <w:t xml:space="preserve">. </w:t>
          </w:r>
          <w:r w:rsidRPr="004A7DFC">
            <w:rPr>
              <w:rFonts w:ascii="Calibri" w:hAnsi="Calibri" w:cs="Times New Roman"/>
              <w:b/>
              <w:bCs/>
              <w:noProof/>
              <w:szCs w:val="24"/>
            </w:rPr>
            <w:t>2014</w:t>
          </w:r>
          <w:r w:rsidRPr="004A7DFC">
            <w:rPr>
              <w:rFonts w:ascii="Calibri" w:hAnsi="Calibri" w:cs="Times New Roman"/>
              <w:noProof/>
              <w:szCs w:val="24"/>
            </w:rPr>
            <w:t xml:space="preserve">. What constrains the distribution of orchid populations? </w:t>
          </w:r>
          <w:r w:rsidRPr="004A7DFC">
            <w:rPr>
              <w:rFonts w:ascii="Calibri" w:hAnsi="Calibri" w:cs="Times New Roman"/>
              <w:i/>
              <w:iCs/>
              <w:noProof/>
              <w:szCs w:val="24"/>
            </w:rPr>
            <w:t>New Phytologist</w:t>
          </w:r>
          <w:r w:rsidRPr="004A7DFC">
            <w:rPr>
              <w:rFonts w:ascii="Calibri" w:hAnsi="Calibri" w:cs="Times New Roman"/>
              <w:noProof/>
              <w:szCs w:val="24"/>
            </w:rPr>
            <w:t xml:space="preserve"> </w:t>
          </w:r>
          <w:r w:rsidRPr="004A7DFC">
            <w:rPr>
              <w:rFonts w:ascii="Calibri" w:hAnsi="Calibri" w:cs="Times New Roman"/>
              <w:b/>
              <w:bCs/>
              <w:noProof/>
              <w:szCs w:val="24"/>
            </w:rPr>
            <w:t>202</w:t>
          </w:r>
          <w:r w:rsidRPr="004A7DFC">
            <w:rPr>
              <w:rFonts w:ascii="Calibri" w:hAnsi="Calibri" w:cs="Times New Roman"/>
              <w:noProof/>
              <w:szCs w:val="24"/>
            </w:rPr>
            <w:t>: 392–400.</w:t>
          </w:r>
        </w:p>
        <w:p w14:paraId="008D5365"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McKendrick SL, Leake JR, Lee Taylor D, Read DJ</w:t>
          </w:r>
          <w:r w:rsidRPr="004A7DFC">
            <w:rPr>
              <w:rFonts w:ascii="Calibri" w:hAnsi="Calibri" w:cs="Times New Roman"/>
              <w:noProof/>
              <w:szCs w:val="24"/>
            </w:rPr>
            <w:t xml:space="preserve">. </w:t>
          </w:r>
          <w:r w:rsidRPr="004A7DFC">
            <w:rPr>
              <w:rFonts w:ascii="Calibri" w:hAnsi="Calibri" w:cs="Times New Roman"/>
              <w:b/>
              <w:bCs/>
              <w:noProof/>
              <w:szCs w:val="24"/>
            </w:rPr>
            <w:t>2002</w:t>
          </w:r>
          <w:r w:rsidRPr="004A7DFC">
            <w:rPr>
              <w:rFonts w:ascii="Calibri" w:hAnsi="Calibri" w:cs="Times New Roman"/>
              <w:noProof/>
              <w:szCs w:val="24"/>
            </w:rPr>
            <w:t xml:space="preserve">. Symbiotic germination and development of the myco-heterotrophic orchid Neottia nidus-avis in nature and its requirement for locally distributed Sebacina spp. </w:t>
          </w:r>
          <w:r w:rsidRPr="004A7DFC">
            <w:rPr>
              <w:rFonts w:ascii="Calibri" w:hAnsi="Calibri" w:cs="Times New Roman"/>
              <w:i/>
              <w:iCs/>
              <w:noProof/>
              <w:szCs w:val="24"/>
            </w:rPr>
            <w:t>New Phytologist</w:t>
          </w:r>
          <w:r w:rsidRPr="004A7DFC">
            <w:rPr>
              <w:rFonts w:ascii="Calibri" w:hAnsi="Calibri" w:cs="Times New Roman"/>
              <w:noProof/>
              <w:szCs w:val="24"/>
            </w:rPr>
            <w:t>: 233–247.</w:t>
          </w:r>
        </w:p>
        <w:p w14:paraId="48C4FDB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Nathan R, Muller-landau HC</w:t>
          </w:r>
          <w:r w:rsidRPr="004A7DFC">
            <w:rPr>
              <w:rFonts w:ascii="Calibri" w:hAnsi="Calibri" w:cs="Times New Roman"/>
              <w:noProof/>
              <w:szCs w:val="24"/>
            </w:rPr>
            <w:t xml:space="preserve">. </w:t>
          </w:r>
          <w:r w:rsidRPr="004A7DFC">
            <w:rPr>
              <w:rFonts w:ascii="Calibri" w:hAnsi="Calibri" w:cs="Times New Roman"/>
              <w:b/>
              <w:bCs/>
              <w:noProof/>
              <w:szCs w:val="24"/>
            </w:rPr>
            <w:t>2000</w:t>
          </w:r>
          <w:r w:rsidRPr="004A7DFC">
            <w:rPr>
              <w:rFonts w:ascii="Calibri" w:hAnsi="Calibri" w:cs="Times New Roman"/>
              <w:noProof/>
              <w:szCs w:val="24"/>
            </w:rPr>
            <w:t xml:space="preserve">. Spatial patterns of seed dispersal , their determinants and consequences for recruitment. </w:t>
          </w:r>
          <w:r w:rsidRPr="004A7DFC">
            <w:rPr>
              <w:rFonts w:ascii="Calibri" w:hAnsi="Calibri" w:cs="Times New Roman"/>
              <w:b/>
              <w:bCs/>
              <w:noProof/>
              <w:szCs w:val="24"/>
            </w:rPr>
            <w:t>15</w:t>
          </w:r>
          <w:r w:rsidRPr="004A7DFC">
            <w:rPr>
              <w:rFonts w:ascii="Calibri" w:hAnsi="Calibri" w:cs="Times New Roman"/>
              <w:noProof/>
              <w:szCs w:val="24"/>
            </w:rPr>
            <w:t>: 278–285.</w:t>
          </w:r>
        </w:p>
        <w:p w14:paraId="48454B63"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Newman M</w:t>
          </w:r>
          <w:r w:rsidRPr="004A7DFC">
            <w:rPr>
              <w:rFonts w:ascii="Calibri" w:hAnsi="Calibri" w:cs="Times New Roman"/>
              <w:noProof/>
              <w:szCs w:val="24"/>
            </w:rPr>
            <w:t xml:space="preserve">. </w:t>
          </w:r>
          <w:r w:rsidRPr="004A7DFC">
            <w:rPr>
              <w:rFonts w:ascii="Calibri" w:hAnsi="Calibri" w:cs="Times New Roman"/>
              <w:b/>
              <w:bCs/>
              <w:noProof/>
              <w:szCs w:val="24"/>
            </w:rPr>
            <w:t>2018</w:t>
          </w:r>
          <w:r w:rsidRPr="004A7DFC">
            <w:rPr>
              <w:rFonts w:ascii="Calibri" w:hAnsi="Calibri" w:cs="Times New Roman"/>
              <w:noProof/>
              <w:szCs w:val="24"/>
            </w:rPr>
            <w:t xml:space="preserve">. </w:t>
          </w:r>
          <w:r w:rsidRPr="004A7DFC">
            <w:rPr>
              <w:rFonts w:ascii="Calibri" w:hAnsi="Calibri" w:cs="Times New Roman"/>
              <w:i/>
              <w:iCs/>
              <w:noProof/>
              <w:szCs w:val="24"/>
            </w:rPr>
            <w:t>Networks</w:t>
          </w:r>
          <w:r w:rsidRPr="004A7DFC">
            <w:rPr>
              <w:rFonts w:ascii="Calibri" w:hAnsi="Calibri" w:cs="Times New Roman"/>
              <w:noProof/>
              <w:szCs w:val="24"/>
            </w:rPr>
            <w:t>. Oxford: Oxford University Press.</w:t>
          </w:r>
        </w:p>
        <w:p w14:paraId="256A0356"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 xml:space="preserve">Ogura-Tsujita Y, Gebauer G, Xu H, Fukasawa Y, Umata H, Tetsuka K, Kubota M, Schweiger JMI, Yamashita S, Maekawa N, </w:t>
          </w:r>
          <w:r w:rsidRPr="004A7DFC">
            <w:rPr>
              <w:rFonts w:ascii="Calibri" w:hAnsi="Calibri" w:cs="Times New Roman"/>
              <w:b/>
              <w:bCs/>
              <w:i/>
              <w:iCs/>
              <w:noProof/>
              <w:szCs w:val="24"/>
            </w:rPr>
            <w:t>et al.</w:t>
          </w:r>
          <w:r w:rsidRPr="004A7DFC">
            <w:rPr>
              <w:rFonts w:ascii="Calibri" w:hAnsi="Calibri" w:cs="Times New Roman"/>
              <w:noProof/>
              <w:szCs w:val="24"/>
            </w:rPr>
            <w:t xml:space="preserve"> </w:t>
          </w:r>
          <w:r w:rsidRPr="004A7DFC">
            <w:rPr>
              <w:rFonts w:ascii="Calibri" w:hAnsi="Calibri" w:cs="Times New Roman"/>
              <w:b/>
              <w:bCs/>
              <w:noProof/>
              <w:szCs w:val="24"/>
            </w:rPr>
            <w:t>2018</w:t>
          </w:r>
          <w:r w:rsidRPr="004A7DFC">
            <w:rPr>
              <w:rFonts w:ascii="Calibri" w:hAnsi="Calibri" w:cs="Times New Roman"/>
              <w:noProof/>
              <w:szCs w:val="24"/>
            </w:rPr>
            <w:t xml:space="preserve">. The giant mycoheterotrophic orchid Erythrorchis altissima is associated mainly with a divergent set of wood-decaying fungi. </w:t>
          </w:r>
          <w:r w:rsidRPr="004A7DFC">
            <w:rPr>
              <w:rFonts w:ascii="Calibri" w:hAnsi="Calibri" w:cs="Times New Roman"/>
              <w:i/>
              <w:iCs/>
              <w:noProof/>
              <w:szCs w:val="24"/>
            </w:rPr>
            <w:t>Molecular Ecology</w:t>
          </w:r>
          <w:r w:rsidRPr="004A7DFC">
            <w:rPr>
              <w:rFonts w:ascii="Calibri" w:hAnsi="Calibri" w:cs="Times New Roman"/>
              <w:noProof/>
              <w:szCs w:val="24"/>
            </w:rPr>
            <w:t xml:space="preserve"> </w:t>
          </w:r>
          <w:r w:rsidRPr="004A7DFC">
            <w:rPr>
              <w:rFonts w:ascii="Calibri" w:hAnsi="Calibri" w:cs="Times New Roman"/>
              <w:b/>
              <w:bCs/>
              <w:noProof/>
              <w:szCs w:val="24"/>
            </w:rPr>
            <w:t>27</w:t>
          </w:r>
          <w:r w:rsidRPr="004A7DFC">
            <w:rPr>
              <w:rFonts w:ascii="Calibri" w:hAnsi="Calibri" w:cs="Times New Roman"/>
              <w:noProof/>
              <w:szCs w:val="24"/>
            </w:rPr>
            <w:t>: 1324–1337.</w:t>
          </w:r>
        </w:p>
        <w:p w14:paraId="6F0EC312"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Olesen JM, Bascompte J, Dupont YL, Jordano P</w:t>
          </w:r>
          <w:r w:rsidRPr="004A7DFC">
            <w:rPr>
              <w:rFonts w:ascii="Calibri" w:hAnsi="Calibri" w:cs="Times New Roman"/>
              <w:noProof/>
              <w:szCs w:val="24"/>
            </w:rPr>
            <w:t xml:space="preserve">. </w:t>
          </w:r>
          <w:r w:rsidRPr="004A7DFC">
            <w:rPr>
              <w:rFonts w:ascii="Calibri" w:hAnsi="Calibri" w:cs="Times New Roman"/>
              <w:b/>
              <w:bCs/>
              <w:noProof/>
              <w:szCs w:val="24"/>
            </w:rPr>
            <w:t>2007</w:t>
          </w:r>
          <w:r w:rsidRPr="004A7DFC">
            <w:rPr>
              <w:rFonts w:ascii="Calibri" w:hAnsi="Calibri" w:cs="Times New Roman"/>
              <w:noProof/>
              <w:szCs w:val="24"/>
            </w:rPr>
            <w:t>. The modularity of pollination networks.</w:t>
          </w:r>
        </w:p>
        <w:p w14:paraId="245E78A9"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Otero JT, Aragón S, Ackerman JD</w:t>
          </w:r>
          <w:r w:rsidRPr="004A7DFC">
            <w:rPr>
              <w:rFonts w:ascii="Calibri" w:hAnsi="Calibri" w:cs="Times New Roman"/>
              <w:noProof/>
              <w:szCs w:val="24"/>
            </w:rPr>
            <w:t xml:space="preserve">. </w:t>
          </w:r>
          <w:r w:rsidRPr="004A7DFC">
            <w:rPr>
              <w:rFonts w:ascii="Calibri" w:hAnsi="Calibri" w:cs="Times New Roman"/>
              <w:b/>
              <w:bCs/>
              <w:noProof/>
              <w:szCs w:val="24"/>
            </w:rPr>
            <w:t>2007</w:t>
          </w:r>
          <w:r w:rsidRPr="004A7DFC">
            <w:rPr>
              <w:rFonts w:ascii="Calibri" w:hAnsi="Calibri" w:cs="Times New Roman"/>
              <w:noProof/>
              <w:szCs w:val="24"/>
            </w:rPr>
            <w:t xml:space="preserve">. Site variation in spatial aggregation and phorophyte preference in Psychilis monensis (Orchidaceae). </w:t>
          </w:r>
          <w:r w:rsidRPr="004A7DFC">
            <w:rPr>
              <w:rFonts w:ascii="Calibri" w:hAnsi="Calibri" w:cs="Times New Roman"/>
              <w:i/>
              <w:iCs/>
              <w:noProof/>
              <w:szCs w:val="24"/>
            </w:rPr>
            <w:t>Biotropica</w:t>
          </w:r>
          <w:r w:rsidRPr="004A7DFC">
            <w:rPr>
              <w:rFonts w:ascii="Calibri" w:hAnsi="Calibri" w:cs="Times New Roman"/>
              <w:noProof/>
              <w:szCs w:val="24"/>
            </w:rPr>
            <w:t xml:space="preserve"> </w:t>
          </w:r>
          <w:r w:rsidRPr="004A7DFC">
            <w:rPr>
              <w:rFonts w:ascii="Calibri" w:hAnsi="Calibri" w:cs="Times New Roman"/>
              <w:b/>
              <w:bCs/>
              <w:noProof/>
              <w:szCs w:val="24"/>
            </w:rPr>
            <w:t>39</w:t>
          </w:r>
          <w:r w:rsidRPr="004A7DFC">
            <w:rPr>
              <w:rFonts w:ascii="Calibri" w:hAnsi="Calibri" w:cs="Times New Roman"/>
              <w:noProof/>
              <w:szCs w:val="24"/>
            </w:rPr>
            <w:t>: 227–231.</w:t>
          </w:r>
        </w:p>
        <w:p w14:paraId="5747AD4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Rasmussen HN</w:t>
          </w:r>
          <w:r w:rsidRPr="004A7DFC">
            <w:rPr>
              <w:rFonts w:ascii="Calibri" w:hAnsi="Calibri" w:cs="Times New Roman"/>
              <w:noProof/>
              <w:szCs w:val="24"/>
            </w:rPr>
            <w:t xml:space="preserve">. </w:t>
          </w:r>
          <w:r w:rsidRPr="004A7DFC">
            <w:rPr>
              <w:rFonts w:ascii="Calibri" w:hAnsi="Calibri" w:cs="Times New Roman"/>
              <w:b/>
              <w:bCs/>
              <w:noProof/>
              <w:szCs w:val="24"/>
            </w:rPr>
            <w:t>2002</w:t>
          </w:r>
          <w:r w:rsidRPr="004A7DFC">
            <w:rPr>
              <w:rFonts w:ascii="Calibri" w:hAnsi="Calibri" w:cs="Times New Roman"/>
              <w:noProof/>
              <w:szCs w:val="24"/>
            </w:rPr>
            <w:t xml:space="preserve">. Recent developments in the study of orchid mycorrhiza. </w:t>
          </w:r>
          <w:r w:rsidRPr="004A7DFC">
            <w:rPr>
              <w:rFonts w:ascii="Calibri" w:hAnsi="Calibri" w:cs="Times New Roman"/>
              <w:i/>
              <w:iCs/>
              <w:noProof/>
              <w:szCs w:val="24"/>
            </w:rPr>
            <w:t>Plant and Soil</w:t>
          </w:r>
          <w:r w:rsidRPr="004A7DFC">
            <w:rPr>
              <w:rFonts w:ascii="Calibri" w:hAnsi="Calibri" w:cs="Times New Roman"/>
              <w:noProof/>
              <w:szCs w:val="24"/>
            </w:rPr>
            <w:t xml:space="preserve"> </w:t>
          </w:r>
          <w:r w:rsidRPr="004A7DFC">
            <w:rPr>
              <w:rFonts w:ascii="Calibri" w:hAnsi="Calibri" w:cs="Times New Roman"/>
              <w:b/>
              <w:bCs/>
              <w:noProof/>
              <w:szCs w:val="24"/>
            </w:rPr>
            <w:t>244</w:t>
          </w:r>
          <w:r w:rsidRPr="004A7DFC">
            <w:rPr>
              <w:rFonts w:ascii="Calibri" w:hAnsi="Calibri" w:cs="Times New Roman"/>
              <w:noProof/>
              <w:szCs w:val="24"/>
            </w:rPr>
            <w:t>: 149–163.</w:t>
          </w:r>
        </w:p>
        <w:p w14:paraId="73CE89DA"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Rasmussen HN, Dixon KW, Jersáková J, Tesitelová T</w:t>
          </w:r>
          <w:r w:rsidRPr="004A7DFC">
            <w:rPr>
              <w:rFonts w:ascii="Calibri" w:hAnsi="Calibri" w:cs="Times New Roman"/>
              <w:noProof/>
              <w:szCs w:val="24"/>
            </w:rPr>
            <w:t xml:space="preserve">. </w:t>
          </w:r>
          <w:r w:rsidRPr="004A7DFC">
            <w:rPr>
              <w:rFonts w:ascii="Calibri" w:hAnsi="Calibri" w:cs="Times New Roman"/>
              <w:b/>
              <w:bCs/>
              <w:noProof/>
              <w:szCs w:val="24"/>
            </w:rPr>
            <w:t>2015</w:t>
          </w:r>
          <w:r w:rsidRPr="004A7DFC">
            <w:rPr>
              <w:rFonts w:ascii="Calibri" w:hAnsi="Calibri" w:cs="Times New Roman"/>
              <w:noProof/>
              <w:szCs w:val="24"/>
            </w:rPr>
            <w:t xml:space="preserve">. Germination and seedling establishment in orchids : a complex of requirements. </w:t>
          </w:r>
          <w:r w:rsidRPr="004A7DFC">
            <w:rPr>
              <w:rFonts w:ascii="Calibri" w:hAnsi="Calibri" w:cs="Times New Roman"/>
              <w:i/>
              <w:iCs/>
              <w:noProof/>
              <w:szCs w:val="24"/>
            </w:rPr>
            <w:t>Annals of Botany</w:t>
          </w:r>
          <w:r w:rsidRPr="004A7DFC">
            <w:rPr>
              <w:rFonts w:ascii="Calibri" w:hAnsi="Calibri" w:cs="Times New Roman"/>
              <w:noProof/>
              <w:szCs w:val="24"/>
            </w:rPr>
            <w:t xml:space="preserve"> </w:t>
          </w:r>
          <w:r w:rsidRPr="004A7DFC">
            <w:rPr>
              <w:rFonts w:ascii="Calibri" w:hAnsi="Calibri" w:cs="Times New Roman"/>
              <w:b/>
              <w:bCs/>
              <w:noProof/>
              <w:szCs w:val="24"/>
            </w:rPr>
            <w:t>116</w:t>
          </w:r>
          <w:r w:rsidRPr="004A7DFC">
            <w:rPr>
              <w:rFonts w:ascii="Calibri" w:hAnsi="Calibri" w:cs="Times New Roman"/>
              <w:noProof/>
              <w:szCs w:val="24"/>
            </w:rPr>
            <w:t>: 391–402.</w:t>
          </w:r>
        </w:p>
        <w:p w14:paraId="558B57F8"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Rasmussen HN, Rasmussen FN</w:t>
          </w:r>
          <w:r w:rsidRPr="004A7DFC">
            <w:rPr>
              <w:rFonts w:ascii="Calibri" w:hAnsi="Calibri" w:cs="Times New Roman"/>
              <w:noProof/>
              <w:szCs w:val="24"/>
            </w:rPr>
            <w:t xml:space="preserve">. </w:t>
          </w:r>
          <w:r w:rsidRPr="004A7DFC">
            <w:rPr>
              <w:rFonts w:ascii="Calibri" w:hAnsi="Calibri" w:cs="Times New Roman"/>
              <w:b/>
              <w:bCs/>
              <w:noProof/>
              <w:szCs w:val="24"/>
            </w:rPr>
            <w:t>2018</w:t>
          </w:r>
          <w:r w:rsidRPr="004A7DFC">
            <w:rPr>
              <w:rFonts w:ascii="Calibri" w:hAnsi="Calibri" w:cs="Times New Roman"/>
              <w:noProof/>
              <w:szCs w:val="24"/>
            </w:rPr>
            <w:t xml:space="preserve">. The epiphytic habitat on a living host : reflections on the </w:t>
          </w:r>
          <w:r w:rsidRPr="004A7DFC">
            <w:rPr>
              <w:rFonts w:ascii="Calibri" w:hAnsi="Calibri" w:cs="Times New Roman"/>
              <w:noProof/>
              <w:szCs w:val="24"/>
            </w:rPr>
            <w:lastRenderedPageBreak/>
            <w:t>orchid – tree relationship. : 456–472.</w:t>
          </w:r>
        </w:p>
        <w:p w14:paraId="5DBAB4F6"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Riofrío ML, Cruz D, Torres E, de La Cruz M, Iriondo JM, Suárez JP</w:t>
          </w:r>
          <w:r w:rsidRPr="004A7DFC">
            <w:rPr>
              <w:rFonts w:ascii="Calibri" w:hAnsi="Calibri" w:cs="Times New Roman"/>
              <w:noProof/>
              <w:szCs w:val="24"/>
            </w:rPr>
            <w:t xml:space="preserve">. </w:t>
          </w:r>
          <w:r w:rsidRPr="004A7DFC">
            <w:rPr>
              <w:rFonts w:ascii="Calibri" w:hAnsi="Calibri" w:cs="Times New Roman"/>
              <w:b/>
              <w:bCs/>
              <w:noProof/>
              <w:szCs w:val="24"/>
            </w:rPr>
            <w:t>2013</w:t>
          </w:r>
          <w:r w:rsidRPr="004A7DFC">
            <w:rPr>
              <w:rFonts w:ascii="Calibri" w:hAnsi="Calibri" w:cs="Times New Roman"/>
              <w:noProof/>
              <w:szCs w:val="24"/>
            </w:rPr>
            <w:t xml:space="preserve">. Mycorrhizal preferences and fine spatial structure of the epiphytic orchid Epidendrum rhopalostele. </w:t>
          </w:r>
          <w:r w:rsidRPr="004A7DFC">
            <w:rPr>
              <w:rFonts w:ascii="Calibri" w:hAnsi="Calibri" w:cs="Times New Roman"/>
              <w:i/>
              <w:iCs/>
              <w:noProof/>
              <w:szCs w:val="24"/>
            </w:rPr>
            <w:t>American Journal of Botany</w:t>
          </w:r>
          <w:r w:rsidRPr="004A7DFC">
            <w:rPr>
              <w:rFonts w:ascii="Calibri" w:hAnsi="Calibri" w:cs="Times New Roman"/>
              <w:noProof/>
              <w:szCs w:val="24"/>
            </w:rPr>
            <w:t xml:space="preserve"> </w:t>
          </w:r>
          <w:r w:rsidRPr="004A7DFC">
            <w:rPr>
              <w:rFonts w:ascii="Calibri" w:hAnsi="Calibri" w:cs="Times New Roman"/>
              <w:b/>
              <w:bCs/>
              <w:noProof/>
              <w:szCs w:val="24"/>
            </w:rPr>
            <w:t>100</w:t>
          </w:r>
          <w:r w:rsidRPr="004A7DFC">
            <w:rPr>
              <w:rFonts w:ascii="Calibri" w:hAnsi="Calibri" w:cs="Times New Roman"/>
              <w:noProof/>
              <w:szCs w:val="24"/>
            </w:rPr>
            <w:t>: 2339–2348.</w:t>
          </w:r>
        </w:p>
        <w:p w14:paraId="5EBD2279"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Shao S-C, Burgess KS, Cruse-Sanders JM, Liu Q, Fan X-L, Huang H, Gao J-Y</w:t>
          </w:r>
          <w:r w:rsidRPr="004A7DFC">
            <w:rPr>
              <w:rFonts w:ascii="Calibri" w:hAnsi="Calibri" w:cs="Times New Roman"/>
              <w:noProof/>
              <w:szCs w:val="24"/>
            </w:rPr>
            <w:t xml:space="preserve">. </w:t>
          </w:r>
          <w:r w:rsidRPr="004A7DFC">
            <w:rPr>
              <w:rFonts w:ascii="Calibri" w:hAnsi="Calibri" w:cs="Times New Roman"/>
              <w:b/>
              <w:bCs/>
              <w:noProof/>
              <w:szCs w:val="24"/>
            </w:rPr>
            <w:t>2017</w:t>
          </w:r>
          <w:r w:rsidRPr="004A7DFC">
            <w:rPr>
              <w:rFonts w:ascii="Calibri" w:hAnsi="Calibri" w:cs="Times New Roman"/>
              <w:noProof/>
              <w:szCs w:val="24"/>
            </w:rPr>
            <w:t xml:space="preserve">. Using In Situ Symbiotic Seed Germination to Restore Over-collected Medicinal Orchids in Southwest China. </w:t>
          </w:r>
          <w:r w:rsidRPr="004A7DFC">
            <w:rPr>
              <w:rFonts w:ascii="Calibri" w:hAnsi="Calibri" w:cs="Times New Roman"/>
              <w:i/>
              <w:iCs/>
              <w:noProof/>
              <w:szCs w:val="24"/>
            </w:rPr>
            <w:t>Frontiers in Plant Science</w:t>
          </w:r>
          <w:r w:rsidRPr="004A7DFC">
            <w:rPr>
              <w:rFonts w:ascii="Calibri" w:hAnsi="Calibri" w:cs="Times New Roman"/>
              <w:noProof/>
              <w:szCs w:val="24"/>
            </w:rPr>
            <w:t xml:space="preserve"> </w:t>
          </w:r>
          <w:r w:rsidRPr="004A7DFC">
            <w:rPr>
              <w:rFonts w:ascii="Calibri" w:hAnsi="Calibri" w:cs="Times New Roman"/>
              <w:b/>
              <w:bCs/>
              <w:noProof/>
              <w:szCs w:val="24"/>
            </w:rPr>
            <w:t>8</w:t>
          </w:r>
          <w:r w:rsidRPr="004A7DFC">
            <w:rPr>
              <w:rFonts w:ascii="Calibri" w:hAnsi="Calibri" w:cs="Times New Roman"/>
              <w:noProof/>
              <w:szCs w:val="24"/>
            </w:rPr>
            <w:t>: 1–10.</w:t>
          </w:r>
        </w:p>
        <w:p w14:paraId="18E06562"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Slatyer RA, Hirst M, Sexton JP</w:t>
          </w:r>
          <w:r w:rsidRPr="004A7DFC">
            <w:rPr>
              <w:rFonts w:ascii="Calibri" w:hAnsi="Calibri" w:cs="Times New Roman"/>
              <w:noProof/>
              <w:szCs w:val="24"/>
            </w:rPr>
            <w:t xml:space="preserve">. </w:t>
          </w:r>
          <w:r w:rsidRPr="004A7DFC">
            <w:rPr>
              <w:rFonts w:ascii="Calibri" w:hAnsi="Calibri" w:cs="Times New Roman"/>
              <w:b/>
              <w:bCs/>
              <w:noProof/>
              <w:szCs w:val="24"/>
            </w:rPr>
            <w:t>2013</w:t>
          </w:r>
          <w:r w:rsidRPr="004A7DFC">
            <w:rPr>
              <w:rFonts w:ascii="Calibri" w:hAnsi="Calibri" w:cs="Times New Roman"/>
              <w:noProof/>
              <w:szCs w:val="24"/>
            </w:rPr>
            <w:t xml:space="preserve">. Niche breadth predicts geographical range size: a general ecological pattern. </w:t>
          </w:r>
          <w:r w:rsidRPr="004A7DFC">
            <w:rPr>
              <w:rFonts w:ascii="Calibri" w:hAnsi="Calibri" w:cs="Times New Roman"/>
              <w:i/>
              <w:iCs/>
              <w:noProof/>
              <w:szCs w:val="24"/>
            </w:rPr>
            <w:t>Ecology Letters</w:t>
          </w:r>
          <w:r w:rsidRPr="004A7DFC">
            <w:rPr>
              <w:rFonts w:ascii="Calibri" w:hAnsi="Calibri" w:cs="Times New Roman"/>
              <w:noProof/>
              <w:szCs w:val="24"/>
            </w:rPr>
            <w:t xml:space="preserve"> </w:t>
          </w:r>
          <w:r w:rsidRPr="004A7DFC">
            <w:rPr>
              <w:rFonts w:ascii="Calibri" w:hAnsi="Calibri" w:cs="Times New Roman"/>
              <w:b/>
              <w:bCs/>
              <w:noProof/>
              <w:szCs w:val="24"/>
            </w:rPr>
            <w:t>16</w:t>
          </w:r>
          <w:r w:rsidRPr="004A7DFC">
            <w:rPr>
              <w:rFonts w:ascii="Calibri" w:hAnsi="Calibri" w:cs="Times New Roman"/>
              <w:noProof/>
              <w:szCs w:val="24"/>
            </w:rPr>
            <w:t>: 1104–1114.</w:t>
          </w:r>
        </w:p>
        <w:p w14:paraId="739E29E1"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Suárez JP, Kottke I</w:t>
          </w:r>
          <w:r w:rsidRPr="004A7DFC">
            <w:rPr>
              <w:rFonts w:ascii="Calibri" w:hAnsi="Calibri" w:cs="Times New Roman"/>
              <w:noProof/>
              <w:szCs w:val="24"/>
            </w:rPr>
            <w:t xml:space="preserve">. </w:t>
          </w:r>
          <w:r w:rsidRPr="004A7DFC">
            <w:rPr>
              <w:rFonts w:ascii="Calibri" w:hAnsi="Calibri" w:cs="Times New Roman"/>
              <w:b/>
              <w:bCs/>
              <w:noProof/>
              <w:szCs w:val="24"/>
            </w:rPr>
            <w:t>2016</w:t>
          </w:r>
          <w:r w:rsidRPr="004A7DFC">
            <w:rPr>
              <w:rFonts w:ascii="Calibri" w:hAnsi="Calibri" w:cs="Times New Roman"/>
              <w:noProof/>
              <w:szCs w:val="24"/>
            </w:rPr>
            <w:t xml:space="preserve">. Main fungal partners and different levels of specificity of orchid mycorrhizae in the tropical mountain forests of Ecuador. </w:t>
          </w:r>
          <w:r w:rsidRPr="004A7DFC">
            <w:rPr>
              <w:rFonts w:ascii="Calibri" w:hAnsi="Calibri" w:cs="Times New Roman"/>
              <w:i/>
              <w:iCs/>
              <w:noProof/>
              <w:szCs w:val="24"/>
            </w:rPr>
            <w:t>Lankesteriana</w:t>
          </w:r>
          <w:r w:rsidRPr="004A7DFC">
            <w:rPr>
              <w:rFonts w:ascii="Calibri" w:hAnsi="Calibri" w:cs="Times New Roman"/>
              <w:noProof/>
              <w:szCs w:val="24"/>
            </w:rPr>
            <w:t xml:space="preserve"> </w:t>
          </w:r>
          <w:r w:rsidRPr="004A7DFC">
            <w:rPr>
              <w:rFonts w:ascii="Calibri" w:hAnsi="Calibri" w:cs="Times New Roman"/>
              <w:b/>
              <w:bCs/>
              <w:noProof/>
              <w:szCs w:val="24"/>
            </w:rPr>
            <w:t>16</w:t>
          </w:r>
          <w:r w:rsidRPr="004A7DFC">
            <w:rPr>
              <w:rFonts w:ascii="Calibri" w:hAnsi="Calibri" w:cs="Times New Roman"/>
              <w:noProof/>
              <w:szCs w:val="24"/>
            </w:rPr>
            <w:t>: 299–305.</w:t>
          </w:r>
        </w:p>
        <w:p w14:paraId="15B98F4E" w14:textId="77777777" w:rsidR="004A7DFC" w:rsidRPr="004A7DFC" w:rsidRDefault="004A7DFC" w:rsidP="004A7DFC">
          <w:pPr>
            <w:widowControl w:val="0"/>
            <w:autoSpaceDE w:val="0"/>
            <w:autoSpaceDN w:val="0"/>
            <w:adjustRightInd w:val="0"/>
            <w:spacing w:after="0" w:line="240" w:lineRule="auto"/>
            <w:rPr>
              <w:rFonts w:ascii="Calibri" w:hAnsi="Calibri" w:cs="Times New Roman"/>
              <w:noProof/>
              <w:szCs w:val="24"/>
            </w:rPr>
          </w:pPr>
          <w:r w:rsidRPr="004A7DFC">
            <w:rPr>
              <w:rFonts w:ascii="Calibri" w:hAnsi="Calibri" w:cs="Times New Roman"/>
              <w:b/>
              <w:bCs/>
              <w:noProof/>
              <w:szCs w:val="24"/>
            </w:rPr>
            <w:t>Wagner K, Mendieta-Leiva G, Zotz G</w:t>
          </w:r>
          <w:r w:rsidRPr="004A7DFC">
            <w:rPr>
              <w:rFonts w:ascii="Calibri" w:hAnsi="Calibri" w:cs="Times New Roman"/>
              <w:noProof/>
              <w:szCs w:val="24"/>
            </w:rPr>
            <w:t xml:space="preserve">. </w:t>
          </w:r>
          <w:r w:rsidRPr="004A7DFC">
            <w:rPr>
              <w:rFonts w:ascii="Calibri" w:hAnsi="Calibri" w:cs="Times New Roman"/>
              <w:b/>
              <w:bCs/>
              <w:noProof/>
              <w:szCs w:val="24"/>
            </w:rPr>
            <w:t>2015</w:t>
          </w:r>
          <w:r w:rsidRPr="004A7DFC">
            <w:rPr>
              <w:rFonts w:ascii="Calibri" w:hAnsi="Calibri" w:cs="Times New Roman"/>
              <w:noProof/>
              <w:szCs w:val="24"/>
            </w:rPr>
            <w:t xml:space="preserve">. Host specificity in vascular epiphytes: a review of methodology, empirical evidence and potential mechanisms. </w:t>
          </w:r>
          <w:r w:rsidRPr="004A7DFC">
            <w:rPr>
              <w:rFonts w:ascii="Calibri" w:hAnsi="Calibri" w:cs="Times New Roman"/>
              <w:i/>
              <w:iCs/>
              <w:noProof/>
              <w:szCs w:val="24"/>
            </w:rPr>
            <w:t>AoB PLANTS</w:t>
          </w:r>
          <w:r w:rsidRPr="004A7DFC">
            <w:rPr>
              <w:rFonts w:ascii="Calibri" w:hAnsi="Calibri" w:cs="Times New Roman"/>
              <w:noProof/>
              <w:szCs w:val="24"/>
            </w:rPr>
            <w:t xml:space="preserve"> </w:t>
          </w:r>
          <w:r w:rsidRPr="004A7DFC">
            <w:rPr>
              <w:rFonts w:ascii="Calibri" w:hAnsi="Calibri" w:cs="Times New Roman"/>
              <w:b/>
              <w:bCs/>
              <w:noProof/>
              <w:szCs w:val="24"/>
            </w:rPr>
            <w:t>7</w:t>
          </w:r>
          <w:r w:rsidRPr="004A7DFC">
            <w:rPr>
              <w:rFonts w:ascii="Calibri" w:hAnsi="Calibri" w:cs="Times New Roman"/>
              <w:noProof/>
              <w:szCs w:val="24"/>
            </w:rPr>
            <w:t>: plu092-plu092.</w:t>
          </w:r>
        </w:p>
        <w:p w14:paraId="0ABB72D7" w14:textId="77777777" w:rsidR="004A7DFC" w:rsidRPr="004A7DFC" w:rsidRDefault="004A7DFC" w:rsidP="004A7DFC">
          <w:pPr>
            <w:widowControl w:val="0"/>
            <w:autoSpaceDE w:val="0"/>
            <w:autoSpaceDN w:val="0"/>
            <w:adjustRightInd w:val="0"/>
            <w:spacing w:after="0" w:line="240" w:lineRule="auto"/>
            <w:rPr>
              <w:rFonts w:ascii="Calibri" w:hAnsi="Calibri"/>
              <w:noProof/>
            </w:rPr>
          </w:pPr>
          <w:r w:rsidRPr="004A7DFC">
            <w:rPr>
              <w:rFonts w:ascii="Calibri" w:hAnsi="Calibri" w:cs="Times New Roman"/>
              <w:b/>
              <w:bCs/>
              <w:noProof/>
              <w:szCs w:val="24"/>
            </w:rPr>
            <w:t>Waud M, Busschaert P, Ruyters S, Jacquemyn H, Lievens B</w:t>
          </w:r>
          <w:r w:rsidRPr="004A7DFC">
            <w:rPr>
              <w:rFonts w:ascii="Calibri" w:hAnsi="Calibri" w:cs="Times New Roman"/>
              <w:noProof/>
              <w:szCs w:val="24"/>
            </w:rPr>
            <w:t xml:space="preserve">. </w:t>
          </w:r>
          <w:r w:rsidRPr="004A7DFC">
            <w:rPr>
              <w:rFonts w:ascii="Calibri" w:hAnsi="Calibri" w:cs="Times New Roman"/>
              <w:b/>
              <w:bCs/>
              <w:noProof/>
              <w:szCs w:val="24"/>
            </w:rPr>
            <w:t>2014</w:t>
          </w:r>
          <w:r w:rsidRPr="004A7DFC">
            <w:rPr>
              <w:rFonts w:ascii="Calibri" w:hAnsi="Calibri" w:cs="Times New Roman"/>
              <w:noProof/>
              <w:szCs w:val="24"/>
            </w:rPr>
            <w:t xml:space="preserve">. Impact of primer choice on characterization of orchid mycorrhizal communities using 454 pyrosequencing. </w:t>
          </w:r>
          <w:r w:rsidRPr="004A7DFC">
            <w:rPr>
              <w:rFonts w:ascii="Calibri" w:hAnsi="Calibri" w:cs="Times New Roman"/>
              <w:i/>
              <w:iCs/>
              <w:noProof/>
              <w:szCs w:val="24"/>
            </w:rPr>
            <w:t>Molecular Ecology Resources</w:t>
          </w:r>
          <w:r w:rsidRPr="004A7DFC">
            <w:rPr>
              <w:rFonts w:ascii="Calibri" w:hAnsi="Calibri" w:cs="Times New Roman"/>
              <w:noProof/>
              <w:szCs w:val="24"/>
            </w:rPr>
            <w:t xml:space="preserve"> </w:t>
          </w:r>
          <w:r w:rsidRPr="004A7DFC">
            <w:rPr>
              <w:rFonts w:ascii="Calibri" w:hAnsi="Calibri" w:cs="Times New Roman"/>
              <w:b/>
              <w:bCs/>
              <w:noProof/>
              <w:szCs w:val="24"/>
            </w:rPr>
            <w:t>14</w:t>
          </w:r>
          <w:r w:rsidRPr="004A7DFC">
            <w:rPr>
              <w:rFonts w:ascii="Calibri" w:hAnsi="Calibri" w:cs="Times New Roman"/>
              <w:noProof/>
              <w:szCs w:val="24"/>
            </w:rPr>
            <w:t>: 679–699.</w:t>
          </w:r>
        </w:p>
        <w:p w14:paraId="4364DFA3" w14:textId="3C4B9F37" w:rsidR="000D3440" w:rsidRPr="00AA6EB7" w:rsidRDefault="00C433A2" w:rsidP="00AA6EB7">
          <w:pPr>
            <w:spacing w:after="0" w:line="240" w:lineRule="auto"/>
            <w:rPr>
              <w:lang w:val="en-US"/>
            </w:rPr>
          </w:pPr>
          <w:r>
            <w:fldChar w:fldCharType="end"/>
          </w:r>
        </w:p>
      </w:sdtContent>
    </w:sdt>
    <w:p w14:paraId="35142FB0" w14:textId="2FAB7015" w:rsidR="006178B5" w:rsidRPr="00AA6EB7" w:rsidRDefault="006178B5" w:rsidP="00AA6EB7">
      <w:pPr>
        <w:spacing w:after="0" w:line="240" w:lineRule="auto"/>
        <w:rPr>
          <w:rFonts w:eastAsia="Times New Roman" w:cs="Times New Roman"/>
          <w:b/>
          <w:lang w:val="en-US" w:eastAsia="nl-BE"/>
        </w:rPr>
      </w:pPr>
    </w:p>
    <w:sectPr w:rsidR="006178B5" w:rsidRPr="00AA6EB7" w:rsidSect="00C37FFE">
      <w:pgSz w:w="11906" w:h="16838"/>
      <w:pgMar w:top="1701" w:right="1418" w:bottom="1701"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ns Jacquemyn" w:date="2018-11-28T14:01:00Z" w:initials="HJ">
    <w:p w14:paraId="7A674353" w14:textId="237BDA7A" w:rsidR="00BF6157" w:rsidRPr="00C1467C" w:rsidRDefault="00BF6157">
      <w:pPr>
        <w:pStyle w:val="Textocomentario"/>
        <w:rPr>
          <w:lang w:val="en-US"/>
        </w:rPr>
      </w:pPr>
      <w:r>
        <w:rPr>
          <w:rStyle w:val="Refdecomentario"/>
        </w:rPr>
        <w:annotationRef/>
      </w:r>
      <w:r w:rsidRPr="00C1467C">
        <w:rPr>
          <w:lang w:val="en-US"/>
        </w:rPr>
        <w:t xml:space="preserve">This is not yet fully clear. </w:t>
      </w:r>
      <w:r>
        <w:rPr>
          <w:lang w:val="en-US"/>
        </w:rPr>
        <w:t>I assume you mean different types of partners, e.g. fungus, pollinator, dispersal agent.</w:t>
      </w:r>
    </w:p>
  </w:comment>
  <w:comment w:id="32" w:author="Hans Jacquemyn" w:date="2018-11-28T14:10:00Z" w:initials="HJ">
    <w:p w14:paraId="7136E192" w14:textId="17ADD565" w:rsidR="00BF6157" w:rsidRPr="00BB0599" w:rsidRDefault="00BF6157">
      <w:pPr>
        <w:pStyle w:val="Textocomentario"/>
        <w:rPr>
          <w:lang w:val="en-US"/>
        </w:rPr>
      </w:pPr>
      <w:r>
        <w:rPr>
          <w:rStyle w:val="Refdecomentario"/>
        </w:rPr>
        <w:annotationRef/>
      </w:r>
      <w:r w:rsidRPr="00BB0599">
        <w:rPr>
          <w:lang w:val="en-US"/>
        </w:rPr>
        <w:t>Please specify!</w:t>
      </w:r>
    </w:p>
  </w:comment>
  <w:comment w:id="37" w:author="Hans Jacquemyn" w:date="2018-11-28T15:46:00Z" w:initials="HJ">
    <w:p w14:paraId="14454D22" w14:textId="0DC35005" w:rsidR="00BF6157" w:rsidRPr="00720C05" w:rsidRDefault="00BF6157">
      <w:pPr>
        <w:pStyle w:val="Textocomentario"/>
        <w:rPr>
          <w:lang w:val="en-US"/>
        </w:rPr>
      </w:pPr>
      <w:r>
        <w:rPr>
          <w:rStyle w:val="Refdecomentario"/>
        </w:rPr>
        <w:annotationRef/>
      </w:r>
      <w:r w:rsidRPr="00720C05">
        <w:rPr>
          <w:lang w:val="en-US"/>
        </w:rPr>
        <w:t>I would be inclied to put this here.</w:t>
      </w:r>
    </w:p>
  </w:comment>
  <w:comment w:id="42" w:author="agustina ventre" w:date="2018-11-29T12:40:00Z" w:initials="av">
    <w:p w14:paraId="09267391" w14:textId="648DC2B0" w:rsidR="00BF6157" w:rsidRDefault="00BF6157">
      <w:pPr>
        <w:pStyle w:val="Textocomentario"/>
      </w:pPr>
      <w:r>
        <w:rPr>
          <w:rStyle w:val="Refdecomentario"/>
        </w:rPr>
        <w:annotationRef/>
      </w:r>
      <w:r>
        <w:t>dont forget</w:t>
      </w:r>
    </w:p>
  </w:comment>
  <w:comment w:id="47" w:author="Hans Jacquemyn" w:date="2018-11-28T15:42:00Z" w:initials="HJ">
    <w:p w14:paraId="0EFB69E8" w14:textId="49F9BF3A" w:rsidR="00BF6157" w:rsidRPr="00720C05" w:rsidRDefault="00BF6157">
      <w:pPr>
        <w:pStyle w:val="Textocomentario"/>
        <w:rPr>
          <w:lang w:val="en-US"/>
        </w:rPr>
      </w:pPr>
      <w:r>
        <w:rPr>
          <w:rStyle w:val="Refdecomentario"/>
        </w:rPr>
        <w:annotationRef/>
      </w:r>
      <w:r w:rsidRPr="00720C05">
        <w:rPr>
          <w:lang w:val="en-US"/>
        </w:rPr>
        <w:t xml:space="preserve">Please present your research in clearly defined tasks. </w:t>
      </w:r>
      <w:r>
        <w:rPr>
          <w:lang w:val="en-US"/>
        </w:rPr>
        <w:t xml:space="preserve">These tasks can be highlighted in the Gannt chart. </w:t>
      </w:r>
    </w:p>
  </w:comment>
  <w:comment w:id="59" w:author="Hans Jacquemyn" w:date="2018-11-28T14:57:00Z" w:initials="HJ">
    <w:p w14:paraId="644CDF83" w14:textId="2B98C827" w:rsidR="00BF6157" w:rsidRPr="00BB0599" w:rsidRDefault="00BF6157">
      <w:pPr>
        <w:pStyle w:val="Textocomentario"/>
        <w:rPr>
          <w:lang w:val="en-US"/>
        </w:rPr>
      </w:pPr>
      <w:r>
        <w:rPr>
          <w:rStyle w:val="Refdecomentario"/>
        </w:rPr>
        <w:annotationRef/>
      </w:r>
      <w:r w:rsidRPr="00BB0599">
        <w:rPr>
          <w:lang w:val="en-US"/>
        </w:rPr>
        <w:t xml:space="preserve">Why? </w:t>
      </w:r>
      <w:r>
        <w:rPr>
          <w:lang w:val="en-US"/>
        </w:rPr>
        <w:t xml:space="preserve">If competition is high, I would expect the opposite. Each orchid specializing on its own partner ( a bit similar to the Mediterranean systems). </w:t>
      </w:r>
    </w:p>
  </w:comment>
  <w:comment w:id="60" w:author="Hans Jacquemyn" w:date="2018-11-28T14:59:00Z" w:initials="HJ">
    <w:p w14:paraId="1F7D5B98" w14:textId="0BE65314" w:rsidR="00BF6157" w:rsidRPr="00BB0599" w:rsidRDefault="00BF6157">
      <w:pPr>
        <w:pStyle w:val="Textocomentario"/>
        <w:rPr>
          <w:lang w:val="en-US"/>
        </w:rPr>
      </w:pPr>
      <w:r>
        <w:rPr>
          <w:rStyle w:val="Refdecomentario"/>
        </w:rPr>
        <w:annotationRef/>
      </w:r>
      <w:r w:rsidRPr="00BB0599">
        <w:rPr>
          <w:lang w:val="en-US"/>
        </w:rPr>
        <w:t xml:space="preserve">Here I would expect the opposite. </w:t>
      </w:r>
      <w:r>
        <w:rPr>
          <w:lang w:val="en-US"/>
        </w:rPr>
        <w:t xml:space="preserve">If the conditions are harsh, associating with many fungi may be advantageous and increase the probability of successful establishment.  </w:t>
      </w:r>
    </w:p>
  </w:comment>
  <w:comment w:id="99" w:author="Hans Jacquemyn" w:date="2018-11-28T15:59:00Z" w:initials="HJ">
    <w:p w14:paraId="434989CF" w14:textId="78A38479" w:rsidR="00BF6157" w:rsidRPr="00A1602C" w:rsidRDefault="00BF6157">
      <w:pPr>
        <w:pStyle w:val="Textocomentario"/>
        <w:rPr>
          <w:lang w:val="en-US"/>
        </w:rPr>
      </w:pPr>
      <w:r>
        <w:rPr>
          <w:rStyle w:val="Refdecomentario"/>
        </w:rPr>
        <w:annotationRef/>
      </w:r>
      <w:r w:rsidRPr="00A1602C">
        <w:rPr>
          <w:lang w:val="en-US"/>
        </w:rPr>
        <w:t xml:space="preserve">More information is needed here.  </w:t>
      </w:r>
    </w:p>
  </w:comment>
  <w:comment w:id="136" w:author="Hans Jacquemyn" w:date="2018-11-28T15:59:00Z" w:initials="HJ">
    <w:p w14:paraId="47BAF8E2" w14:textId="77777777" w:rsidR="00403F16" w:rsidRPr="00A1602C" w:rsidRDefault="00403F16" w:rsidP="00403F16">
      <w:pPr>
        <w:pStyle w:val="Textocomentario"/>
        <w:rPr>
          <w:lang w:val="en-US"/>
        </w:rPr>
      </w:pPr>
      <w:r>
        <w:rPr>
          <w:rStyle w:val="Refdecomentario"/>
        </w:rPr>
        <w:annotationRef/>
      </w:r>
      <w:r w:rsidRPr="00A1602C">
        <w:rPr>
          <w:lang w:val="en-US"/>
        </w:rPr>
        <w:t xml:space="preserve">More information is needed here.  </w:t>
      </w:r>
    </w:p>
  </w:comment>
  <w:comment w:id="137" w:author="agustina ventre" w:date="2018-11-28T11:54:00Z" w:initials="av">
    <w:p w14:paraId="5AABC816" w14:textId="2C35BB95" w:rsidR="00BF6157" w:rsidRPr="00C1467C" w:rsidRDefault="00BF6157">
      <w:pPr>
        <w:pStyle w:val="Textocomentario"/>
        <w:rPr>
          <w:lang w:val="en-US"/>
        </w:rPr>
      </w:pPr>
      <w:r>
        <w:rPr>
          <w:rStyle w:val="Refdecomentario"/>
        </w:rPr>
        <w:annotationRef/>
      </w:r>
      <w:r w:rsidRPr="00C1467C">
        <w:rPr>
          <w:lang w:val="en-US"/>
        </w:rPr>
        <w:t>I need to fix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674353" w15:done="0"/>
  <w15:commentEx w15:paraId="7136E192" w15:done="0"/>
  <w15:commentEx w15:paraId="14454D22" w15:done="0"/>
  <w15:commentEx w15:paraId="09267391" w15:done="0"/>
  <w15:commentEx w15:paraId="0EFB69E8" w15:done="0"/>
  <w15:commentEx w15:paraId="644CDF83" w15:done="0"/>
  <w15:commentEx w15:paraId="1F7D5B98" w15:done="0"/>
  <w15:commentEx w15:paraId="434989CF" w15:done="0"/>
  <w15:commentEx w15:paraId="47BAF8E2" w15:done="0"/>
  <w15:commentEx w15:paraId="5AABC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C95BE" w14:textId="77777777" w:rsidR="005164CC" w:rsidRDefault="005164CC" w:rsidP="003E77C2">
      <w:pPr>
        <w:spacing w:after="0" w:line="240" w:lineRule="auto"/>
      </w:pPr>
      <w:r>
        <w:separator/>
      </w:r>
    </w:p>
  </w:endnote>
  <w:endnote w:type="continuationSeparator" w:id="0">
    <w:p w14:paraId="1E8880FE" w14:textId="77777777" w:rsidR="005164CC" w:rsidRDefault="005164CC"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0A2BE8" w14:textId="77777777" w:rsidR="005164CC" w:rsidRDefault="005164CC" w:rsidP="003E77C2">
      <w:pPr>
        <w:spacing w:after="0" w:line="240" w:lineRule="auto"/>
      </w:pPr>
      <w:r>
        <w:separator/>
      </w:r>
    </w:p>
  </w:footnote>
  <w:footnote w:type="continuationSeparator" w:id="0">
    <w:p w14:paraId="5808E869" w14:textId="77777777" w:rsidR="005164CC" w:rsidRDefault="005164CC" w:rsidP="003E77C2">
      <w:pPr>
        <w:spacing w:after="0" w:line="240" w:lineRule="auto"/>
      </w:pPr>
      <w:r>
        <w:continuationSeparator/>
      </w:r>
    </w:p>
  </w:footnote>
  <w:footnote w:id="1">
    <w:p w14:paraId="758976E6" w14:textId="0D07645E" w:rsidR="00BF6157" w:rsidRPr="003E429B" w:rsidRDefault="00BF6157" w:rsidP="00DF51C6">
      <w:pPr>
        <w:pStyle w:val="Textonotapie"/>
        <w:spacing w:line="240" w:lineRule="auto"/>
        <w:rPr>
          <w:ins w:id="51" w:author="agustina ventre" w:date="2018-11-28T09:47:00Z"/>
          <w:rFonts w:ascii="Arial Narrow" w:hAnsi="Arial Narrow"/>
          <w:sz w:val="16"/>
          <w:szCs w:val="16"/>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gustina ventre">
    <w15:presenceInfo w15:providerId="Windows Live" w15:userId="283f39f764de1133"/>
  </w15:person>
  <w15:person w15:author="Hans Jacquemyn">
    <w15:presenceInfo w15:providerId="AD" w15:userId="S-1-5-21-4060015860-3155939536-3220560164-10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10174"/>
    <w:rsid w:val="00013C03"/>
    <w:rsid w:val="000225DE"/>
    <w:rsid w:val="0002537A"/>
    <w:rsid w:val="000502F5"/>
    <w:rsid w:val="000608C1"/>
    <w:rsid w:val="00067C1F"/>
    <w:rsid w:val="00075AD0"/>
    <w:rsid w:val="000A4ABE"/>
    <w:rsid w:val="000B3881"/>
    <w:rsid w:val="000C5A21"/>
    <w:rsid w:val="000C7733"/>
    <w:rsid w:val="000D3440"/>
    <w:rsid w:val="000E2C2C"/>
    <w:rsid w:val="001001E0"/>
    <w:rsid w:val="00123CC6"/>
    <w:rsid w:val="00123E81"/>
    <w:rsid w:val="00132C01"/>
    <w:rsid w:val="00132F3B"/>
    <w:rsid w:val="0013512B"/>
    <w:rsid w:val="001378A2"/>
    <w:rsid w:val="00144F7B"/>
    <w:rsid w:val="00150E06"/>
    <w:rsid w:val="001516D3"/>
    <w:rsid w:val="0016152A"/>
    <w:rsid w:val="001A616D"/>
    <w:rsid w:val="001B37BB"/>
    <w:rsid w:val="001C1A27"/>
    <w:rsid w:val="001F1E62"/>
    <w:rsid w:val="001F5F03"/>
    <w:rsid w:val="00207B43"/>
    <w:rsid w:val="002141E6"/>
    <w:rsid w:val="0022442B"/>
    <w:rsid w:val="00226142"/>
    <w:rsid w:val="0024145E"/>
    <w:rsid w:val="00244FE7"/>
    <w:rsid w:val="00263B0A"/>
    <w:rsid w:val="0027729E"/>
    <w:rsid w:val="0028080C"/>
    <w:rsid w:val="002A5D9B"/>
    <w:rsid w:val="002A66B4"/>
    <w:rsid w:val="002D11E6"/>
    <w:rsid w:val="002E10A5"/>
    <w:rsid w:val="002E3BEC"/>
    <w:rsid w:val="002F3165"/>
    <w:rsid w:val="002F35D0"/>
    <w:rsid w:val="002F374F"/>
    <w:rsid w:val="002F3F9E"/>
    <w:rsid w:val="00325262"/>
    <w:rsid w:val="0032720C"/>
    <w:rsid w:val="003319D2"/>
    <w:rsid w:val="00336A0D"/>
    <w:rsid w:val="00340163"/>
    <w:rsid w:val="003403A5"/>
    <w:rsid w:val="00341201"/>
    <w:rsid w:val="0035246F"/>
    <w:rsid w:val="00362D47"/>
    <w:rsid w:val="00363D84"/>
    <w:rsid w:val="0038535A"/>
    <w:rsid w:val="00392CA6"/>
    <w:rsid w:val="00395833"/>
    <w:rsid w:val="0039647E"/>
    <w:rsid w:val="003C3AD9"/>
    <w:rsid w:val="003D0197"/>
    <w:rsid w:val="003D6CC6"/>
    <w:rsid w:val="003E77C2"/>
    <w:rsid w:val="004017D5"/>
    <w:rsid w:val="00401DFE"/>
    <w:rsid w:val="00403F16"/>
    <w:rsid w:val="00434387"/>
    <w:rsid w:val="00437BF4"/>
    <w:rsid w:val="00454E96"/>
    <w:rsid w:val="004701E3"/>
    <w:rsid w:val="00476D92"/>
    <w:rsid w:val="00477BCE"/>
    <w:rsid w:val="004823FA"/>
    <w:rsid w:val="004A096D"/>
    <w:rsid w:val="004A7DFC"/>
    <w:rsid w:val="004B37D0"/>
    <w:rsid w:val="004C5281"/>
    <w:rsid w:val="004D6313"/>
    <w:rsid w:val="004F519F"/>
    <w:rsid w:val="005164CC"/>
    <w:rsid w:val="0052640C"/>
    <w:rsid w:val="005340B0"/>
    <w:rsid w:val="005353DC"/>
    <w:rsid w:val="00535DAE"/>
    <w:rsid w:val="0056111B"/>
    <w:rsid w:val="00585E4B"/>
    <w:rsid w:val="005A640E"/>
    <w:rsid w:val="005B1914"/>
    <w:rsid w:val="005C0080"/>
    <w:rsid w:val="005C6412"/>
    <w:rsid w:val="005D3AEF"/>
    <w:rsid w:val="005E09D3"/>
    <w:rsid w:val="005E0F57"/>
    <w:rsid w:val="0061202A"/>
    <w:rsid w:val="00614D91"/>
    <w:rsid w:val="006178B5"/>
    <w:rsid w:val="006206CD"/>
    <w:rsid w:val="006214B1"/>
    <w:rsid w:val="006226AF"/>
    <w:rsid w:val="00623609"/>
    <w:rsid w:val="00624813"/>
    <w:rsid w:val="00626409"/>
    <w:rsid w:val="00631F19"/>
    <w:rsid w:val="006354DA"/>
    <w:rsid w:val="00635BCD"/>
    <w:rsid w:val="00636C35"/>
    <w:rsid w:val="00642AC7"/>
    <w:rsid w:val="00660DC4"/>
    <w:rsid w:val="00663988"/>
    <w:rsid w:val="006646D0"/>
    <w:rsid w:val="00674D26"/>
    <w:rsid w:val="006828D3"/>
    <w:rsid w:val="006918D2"/>
    <w:rsid w:val="00693ED6"/>
    <w:rsid w:val="006B20C0"/>
    <w:rsid w:val="006C78B6"/>
    <w:rsid w:val="006D6537"/>
    <w:rsid w:val="006E3E65"/>
    <w:rsid w:val="006F1910"/>
    <w:rsid w:val="007004F1"/>
    <w:rsid w:val="00700550"/>
    <w:rsid w:val="00720C05"/>
    <w:rsid w:val="007246A0"/>
    <w:rsid w:val="0074421C"/>
    <w:rsid w:val="00751C82"/>
    <w:rsid w:val="00754943"/>
    <w:rsid w:val="007715D7"/>
    <w:rsid w:val="00797BBC"/>
    <w:rsid w:val="007A47D3"/>
    <w:rsid w:val="007B37D2"/>
    <w:rsid w:val="007B5ADC"/>
    <w:rsid w:val="007B6009"/>
    <w:rsid w:val="007D06AF"/>
    <w:rsid w:val="007D51E4"/>
    <w:rsid w:val="007E30BA"/>
    <w:rsid w:val="00810C43"/>
    <w:rsid w:val="00814DEE"/>
    <w:rsid w:val="00820024"/>
    <w:rsid w:val="00821DFC"/>
    <w:rsid w:val="00823EE0"/>
    <w:rsid w:val="008269E5"/>
    <w:rsid w:val="00851253"/>
    <w:rsid w:val="00853C44"/>
    <w:rsid w:val="00864B8E"/>
    <w:rsid w:val="0087064B"/>
    <w:rsid w:val="00874C5D"/>
    <w:rsid w:val="00882D68"/>
    <w:rsid w:val="00891B05"/>
    <w:rsid w:val="008A0F07"/>
    <w:rsid w:val="008B6BE4"/>
    <w:rsid w:val="008B6F22"/>
    <w:rsid w:val="008C2F8B"/>
    <w:rsid w:val="008D2704"/>
    <w:rsid w:val="008F1FDC"/>
    <w:rsid w:val="008F3642"/>
    <w:rsid w:val="008F7585"/>
    <w:rsid w:val="0091164A"/>
    <w:rsid w:val="00925F67"/>
    <w:rsid w:val="009367CF"/>
    <w:rsid w:val="009370F8"/>
    <w:rsid w:val="00966BC3"/>
    <w:rsid w:val="009837C6"/>
    <w:rsid w:val="009961B2"/>
    <w:rsid w:val="009A2482"/>
    <w:rsid w:val="009C7B2A"/>
    <w:rsid w:val="009E1611"/>
    <w:rsid w:val="009E2401"/>
    <w:rsid w:val="009F6FDB"/>
    <w:rsid w:val="00A00679"/>
    <w:rsid w:val="00A1602C"/>
    <w:rsid w:val="00A174EF"/>
    <w:rsid w:val="00A31CEE"/>
    <w:rsid w:val="00A40F77"/>
    <w:rsid w:val="00A41180"/>
    <w:rsid w:val="00A41A18"/>
    <w:rsid w:val="00A53099"/>
    <w:rsid w:val="00A5597B"/>
    <w:rsid w:val="00A57827"/>
    <w:rsid w:val="00A623DE"/>
    <w:rsid w:val="00A70E8D"/>
    <w:rsid w:val="00A74461"/>
    <w:rsid w:val="00A80D2A"/>
    <w:rsid w:val="00A845DF"/>
    <w:rsid w:val="00A87A6C"/>
    <w:rsid w:val="00A97207"/>
    <w:rsid w:val="00AA6EB7"/>
    <w:rsid w:val="00AB2742"/>
    <w:rsid w:val="00AC242B"/>
    <w:rsid w:val="00AC7C0B"/>
    <w:rsid w:val="00AD326D"/>
    <w:rsid w:val="00AE259C"/>
    <w:rsid w:val="00AE43DE"/>
    <w:rsid w:val="00B42DD9"/>
    <w:rsid w:val="00B47A76"/>
    <w:rsid w:val="00B93BB3"/>
    <w:rsid w:val="00BA5133"/>
    <w:rsid w:val="00BB03C8"/>
    <w:rsid w:val="00BB0599"/>
    <w:rsid w:val="00BB5D11"/>
    <w:rsid w:val="00BF6157"/>
    <w:rsid w:val="00C1467C"/>
    <w:rsid w:val="00C17CD3"/>
    <w:rsid w:val="00C21112"/>
    <w:rsid w:val="00C27811"/>
    <w:rsid w:val="00C32680"/>
    <w:rsid w:val="00C37FFE"/>
    <w:rsid w:val="00C42FDD"/>
    <w:rsid w:val="00C433A2"/>
    <w:rsid w:val="00C43A38"/>
    <w:rsid w:val="00C4667A"/>
    <w:rsid w:val="00C63912"/>
    <w:rsid w:val="00C83664"/>
    <w:rsid w:val="00CB0770"/>
    <w:rsid w:val="00CC1351"/>
    <w:rsid w:val="00CD242C"/>
    <w:rsid w:val="00CD564A"/>
    <w:rsid w:val="00CE656E"/>
    <w:rsid w:val="00CF0B28"/>
    <w:rsid w:val="00D01C3B"/>
    <w:rsid w:val="00D33F8F"/>
    <w:rsid w:val="00D51486"/>
    <w:rsid w:val="00D559D0"/>
    <w:rsid w:val="00D84363"/>
    <w:rsid w:val="00D8727F"/>
    <w:rsid w:val="00D93DB9"/>
    <w:rsid w:val="00DA1F05"/>
    <w:rsid w:val="00DC6A0D"/>
    <w:rsid w:val="00DD0444"/>
    <w:rsid w:val="00DD46C1"/>
    <w:rsid w:val="00DE0716"/>
    <w:rsid w:val="00DE07B6"/>
    <w:rsid w:val="00DE5042"/>
    <w:rsid w:val="00DF0EAC"/>
    <w:rsid w:val="00DF51C6"/>
    <w:rsid w:val="00DF7D5A"/>
    <w:rsid w:val="00DF7FD2"/>
    <w:rsid w:val="00E14DF2"/>
    <w:rsid w:val="00E161D4"/>
    <w:rsid w:val="00E43FA1"/>
    <w:rsid w:val="00E75D34"/>
    <w:rsid w:val="00E91798"/>
    <w:rsid w:val="00E92A66"/>
    <w:rsid w:val="00E96F77"/>
    <w:rsid w:val="00EA6350"/>
    <w:rsid w:val="00ED1743"/>
    <w:rsid w:val="00EE4450"/>
    <w:rsid w:val="00F2103B"/>
    <w:rsid w:val="00F467A0"/>
    <w:rsid w:val="00F552DA"/>
    <w:rsid w:val="00F673CD"/>
    <w:rsid w:val="00F838C9"/>
    <w:rsid w:val="00FB21C0"/>
    <w:rsid w:val="00FC0F49"/>
    <w:rsid w:val="00FC26EF"/>
    <w:rsid w:val="00FD26B1"/>
    <w:rsid w:val="00FF29B2"/>
    <w:rsid w:val="00FF732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jpe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422E6F"/>
    <w:rsid w:val="00540324"/>
    <w:rsid w:val="00550798"/>
    <w:rsid w:val="005B6ECA"/>
    <w:rsid w:val="00604E3D"/>
    <w:rsid w:val="006979F4"/>
    <w:rsid w:val="007E5CB1"/>
    <w:rsid w:val="007F580C"/>
    <w:rsid w:val="00877F97"/>
    <w:rsid w:val="00B13FFC"/>
    <w:rsid w:val="00CB0172"/>
    <w:rsid w:val="00D17C7F"/>
    <w:rsid w:val="00D22F0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3.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8F64BC8F-AB87-452D-9638-0654162FB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11</Pages>
  <Words>22886</Words>
  <Characters>130451</Characters>
  <Application>Microsoft Office Word</Application>
  <DocSecurity>0</DocSecurity>
  <Lines>1087</Lines>
  <Paragraphs>306</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53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tina ventre</cp:lastModifiedBy>
  <cp:revision>44</cp:revision>
  <cp:lastPrinted>2018-06-20T06:59:00Z</cp:lastPrinted>
  <dcterms:created xsi:type="dcterms:W3CDTF">2018-11-28T13:18:00Z</dcterms:created>
  <dcterms:modified xsi:type="dcterms:W3CDTF">2018-11-3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ew-phytologist</vt:lpwstr>
  </property>
  <property fmtid="{D5CDD505-2E9C-101B-9397-08002B2CF9AE}" pid="21" name="Mendeley Recent Style Name 8_1">
    <vt:lpwstr>New Phytologist</vt:lpwstr>
  </property>
  <property fmtid="{D5CDD505-2E9C-101B-9397-08002B2CF9AE}" pid="22" name="Mendeley Recent Style Id 9_1">
    <vt:lpwstr>http://www.zotero.org/styles/trees</vt:lpwstr>
  </property>
  <property fmtid="{D5CDD505-2E9C-101B-9397-08002B2CF9AE}" pid="23" name="Mendeley Recent Style Name 9_1">
    <vt:lpwstr>Trees</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new-phytologist</vt:lpwstr>
  </property>
</Properties>
</file>